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25C3" w14:textId="77777777"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Changes in Cellular Composition under </w:t>
      </w:r>
      <w:r w:rsidR="006A50FA">
        <w:t>Long-Term Starvation</w:t>
      </w:r>
    </w:p>
    <w:p w14:paraId="504D8986" w14:textId="77777777" w:rsidR="006A50FA" w:rsidRPr="006A50FA" w:rsidRDefault="006A50FA" w:rsidP="006A50FA"/>
    <w:p w14:paraId="49A1B1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5B2EA9F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283B2DD1" w14:textId="77777777" w:rsidR="002248F9" w:rsidRDefault="002248F9" w:rsidP="00411563">
      <w:pPr>
        <w:pStyle w:val="BodyText"/>
        <w:spacing w:after="0"/>
      </w:pPr>
      <w:r>
        <w:rPr>
          <w:vertAlign w:val="superscript"/>
        </w:rPr>
        <w:t>6</w:t>
      </w:r>
      <w:r>
        <w:t>Department of Biological Sciences, University of Idaho</w:t>
      </w:r>
    </w:p>
    <w:p w14:paraId="0159708A"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5F3F07CB"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01AD04A" w14:textId="77777777" w:rsidR="002248F9" w:rsidRDefault="002248F9" w:rsidP="002248F9">
      <w:pPr>
        <w:pStyle w:val="BodyText"/>
      </w:pPr>
      <w:r>
        <w:rPr>
          <w:vertAlign w:val="superscript"/>
        </w:rPr>
        <w:t>*</w:t>
      </w:r>
      <w:r>
        <w:t>Current address: Department of Biological Engineering, Massachusetts Institute of Technology</w:t>
      </w:r>
    </w:p>
    <w:p w14:paraId="5656AAB1" w14:textId="6CE86857" w:rsidR="000D1D07" w:rsidRDefault="000D1D07" w:rsidP="000D1D07">
      <w:pPr>
        <w:pStyle w:val="NoSpacing"/>
      </w:pPr>
      <w:r w:rsidRPr="000D1D07">
        <w:rPr>
          <w:vertAlign w:val="superscript"/>
        </w:rPr>
        <w:t>#</w:t>
      </w:r>
      <w:r>
        <w:t>Corresponding authors:</w:t>
      </w:r>
    </w:p>
    <w:p w14:paraId="352B9445" w14:textId="624895B5" w:rsidR="000D1D07" w:rsidRDefault="000D1D07" w:rsidP="000D1D07">
      <w:pPr>
        <w:pStyle w:val="NoSpacing"/>
      </w:pPr>
      <w:r>
        <w:t xml:space="preserve">Jeffrey E. </w:t>
      </w:r>
      <w:proofErr w:type="spellStart"/>
      <w:r>
        <w:t>Barrick</w:t>
      </w:r>
      <w:proofErr w:type="spellEnd"/>
      <w:r>
        <w:t xml:space="preserve">, </w:t>
      </w:r>
      <w:r w:rsidRPr="000D1D07">
        <w:t>jbarrick@cm.utexas.edu</w:t>
      </w:r>
    </w:p>
    <w:p w14:paraId="63E3E6BE" w14:textId="07723FD6"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679818D0" w14:textId="2CD70DCF" w:rsidR="000D1D07" w:rsidRPr="00A00188" w:rsidRDefault="000D1D07" w:rsidP="000D1D07">
      <w:pPr>
        <w:pStyle w:val="NoSpacing"/>
      </w:pPr>
      <w:r>
        <w:t>Claus O. Wilke, wilke@austin.utexas.edu</w:t>
      </w:r>
    </w:p>
    <w:p w14:paraId="004163A3"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6FB56825" w14:textId="2AF7D209" w:rsidR="00067B71" w:rsidRDefault="005A50CF" w:rsidP="00067B71">
      <w:pPr>
        <w:pStyle w:val="Heading2"/>
      </w:pPr>
      <w:r>
        <w:lastRenderedPageBreak/>
        <w:t>Abstract</w:t>
      </w:r>
    </w:p>
    <w:p w14:paraId="1D69354D" w14:textId="005C894B" w:rsidR="008C325D" w:rsidRDefault="00BC006C" w:rsidP="000D1D07">
      <w:pPr>
        <w:pStyle w:val="NoSpacing"/>
      </w:pPr>
      <w:r>
        <w:t xml:space="preserve">How do bacteria regulate their </w:t>
      </w:r>
      <w:r w:rsidR="00B77979">
        <w:t>cell</w:t>
      </w:r>
      <w:r w:rsidR="006B2826">
        <w:t>ular</w:t>
      </w:r>
      <w:r w:rsidR="00B77979">
        <w:t xml:space="preserve"> physiology</w:t>
      </w:r>
      <w:r w:rsidR="00362432">
        <w:t xml:space="preserve"> </w:t>
      </w:r>
      <w:r>
        <w:t xml:space="preserve">in response </w:t>
      </w:r>
      <w:r w:rsidR="00362432">
        <w:t>to changes in growth cond</w:t>
      </w:r>
      <w:r w:rsidR="00362432">
        <w:t>i</w:t>
      </w:r>
      <w:r w:rsidR="00362432">
        <w:t>tions</w:t>
      </w:r>
      <w:r>
        <w:t xml:space="preserve">? </w:t>
      </w:r>
      <w:r w:rsidR="00B47A45">
        <w:t>T</w:t>
      </w:r>
      <w:r>
        <w:t>he physiological response of cells to environmental changes</w:t>
      </w:r>
      <w:r w:rsidR="00B47A45">
        <w:t xml:space="preserve"> is commonly studied</w:t>
      </w:r>
      <w:r>
        <w:t xml:space="preserve"> but </w:t>
      </w:r>
      <w:r w:rsidR="00B47A45">
        <w:t>rarely</w:t>
      </w:r>
      <w:r w:rsidR="00B77979">
        <w:t xml:space="preserve"> </w:t>
      </w:r>
      <w:r w:rsidR="00B47A45">
        <w:t xml:space="preserve">in a </w:t>
      </w:r>
      <w:r w:rsidR="00B77979">
        <w:t>comprehensive</w:t>
      </w:r>
      <w:r w:rsidR="00B47A45">
        <w:t xml:space="preserve"> manner</w:t>
      </w:r>
      <w:r w:rsidR="00B77979">
        <w:t xml:space="preserve">. </w:t>
      </w:r>
      <w:r w:rsidR="00B47A45">
        <w:t xml:space="preserve">Even systems-level </w:t>
      </w:r>
      <w:r w:rsidR="00B77979">
        <w:t xml:space="preserve">studies </w:t>
      </w:r>
      <w:r w:rsidR="00B47A45">
        <w:t xml:space="preserve">typically </w:t>
      </w:r>
      <w:r w:rsidR="00B77979">
        <w:t>measure</w:t>
      </w:r>
      <w:r w:rsidR="00366D25">
        <w:t xml:space="preserve"> </w:t>
      </w:r>
      <w:r w:rsidR="00AE69C8">
        <w:t xml:space="preserve">only </w:t>
      </w:r>
      <w:r w:rsidR="00366D25">
        <w:t xml:space="preserve">one type of genome-wide data </w:t>
      </w:r>
      <w:r w:rsidR="00B77979">
        <w:t xml:space="preserve">and, </w:t>
      </w:r>
      <w:r w:rsidR="00366D25">
        <w:t>due to technical limitations, often</w:t>
      </w:r>
      <w:r w:rsidR="00165989">
        <w:t xml:space="preserve"> </w:t>
      </w:r>
      <w:r w:rsidR="004315ED">
        <w:t>do</w:t>
      </w:r>
      <w:r w:rsidR="0097451E">
        <w:t xml:space="preserve"> </w:t>
      </w:r>
      <w:r w:rsidR="00165989">
        <w:t>n</w:t>
      </w:r>
      <w:r w:rsidR="0097451E">
        <w:t>o</w:t>
      </w:r>
      <w:r w:rsidR="00165989">
        <w:t xml:space="preserve">t </w:t>
      </w:r>
      <w:r w:rsidR="004315ED">
        <w:t>include</w:t>
      </w:r>
      <w:r w:rsidR="00165989">
        <w:t xml:space="preserve"> </w:t>
      </w:r>
      <w:r w:rsidR="004315ED">
        <w:t xml:space="preserve">certain </w:t>
      </w:r>
      <w:r w:rsidR="00B47A45">
        <w:t xml:space="preserve">classes </w:t>
      </w:r>
      <w:r w:rsidR="00165989">
        <w:t>of molecules within the genome-wide data they measure</w:t>
      </w:r>
      <w:r w:rsidR="00366D25">
        <w:t xml:space="preserve">. </w:t>
      </w:r>
      <w:r>
        <w:t>Here, we present a d</w:t>
      </w:r>
      <w:r>
        <w:t>e</w:t>
      </w:r>
      <w:r>
        <w:t xml:space="preserve">tailed characterization of </w:t>
      </w:r>
      <w:r w:rsidRPr="005D60A1">
        <w:rPr>
          <w:i/>
        </w:rPr>
        <w:t>E</w:t>
      </w:r>
      <w:r w:rsidR="0097451E">
        <w:rPr>
          <w:i/>
        </w:rPr>
        <w:t>scherichia</w:t>
      </w:r>
      <w:r w:rsidRPr="005D60A1">
        <w:rPr>
          <w:i/>
        </w:rPr>
        <w:t xml:space="preserve"> coli</w:t>
      </w:r>
      <w:r>
        <w:t xml:space="preserve"> growth and starvation over a time-course lasting two weeks.  We</w:t>
      </w:r>
      <w:r w:rsidR="00366D25">
        <w:t xml:space="preserve"> measure</w:t>
      </w:r>
      <w:r>
        <w:t>d</w:t>
      </w:r>
      <w:r w:rsidR="00366D25">
        <w:t xml:space="preserve"> </w:t>
      </w:r>
      <w:r w:rsidR="00912B30">
        <w:t xml:space="preserve">multiple cellular </w:t>
      </w:r>
      <w:r w:rsidR="004315ED">
        <w:t>components</w:t>
      </w:r>
      <w:r>
        <w:t>,</w:t>
      </w:r>
      <w:r w:rsidR="004315ED">
        <w:t xml:space="preserve"> </w:t>
      </w:r>
      <w:r w:rsidR="00912B30">
        <w:t>including</w:t>
      </w:r>
      <w:r w:rsidR="00366D25">
        <w:t xml:space="preserve"> </w:t>
      </w:r>
      <w:r w:rsidR="00912B30">
        <w:t>RNA and protein</w:t>
      </w:r>
      <w:r>
        <w:t>s,</w:t>
      </w:r>
      <w:r w:rsidR="00912B30">
        <w:t xml:space="preserve"> with deep genomic coverage</w:t>
      </w:r>
      <w:r w:rsidR="00951964">
        <w:t xml:space="preserve">. </w:t>
      </w:r>
      <w:r>
        <w:t>In addition,</w:t>
      </w:r>
      <w:r w:rsidR="00F058F7">
        <w:t xml:space="preserve"> we </w:t>
      </w:r>
      <w:r w:rsidR="00951964">
        <w:t>measure</w:t>
      </w:r>
      <w:r w:rsidR="00165989">
        <w:t>d</w:t>
      </w:r>
      <w:r w:rsidR="00951964">
        <w:t xml:space="preserve"> lipid modification</w:t>
      </w:r>
      <w:r w:rsidR="00912B30">
        <w:t>s</w:t>
      </w:r>
      <w:r w:rsidR="00951964">
        <w:t xml:space="preserve"> </w:t>
      </w:r>
      <w:r>
        <w:t>and</w:t>
      </w:r>
      <w:r w:rsidR="00951964">
        <w:t xml:space="preserve"> flux through ce</w:t>
      </w:r>
      <w:r w:rsidR="00951964">
        <w:t>n</w:t>
      </w:r>
      <w:r w:rsidR="00951964">
        <w:t>tral metabolism</w:t>
      </w:r>
      <w:r w:rsidR="00CF3666">
        <w:t>, further expanding the completeness of our dataset</w:t>
      </w:r>
      <w:r w:rsidR="00951964">
        <w:t xml:space="preserve">. </w:t>
      </w:r>
      <w:r w:rsidR="002248F9">
        <w:t>W</w:t>
      </w:r>
      <w:r w:rsidR="00530EFA">
        <w:t xml:space="preserve">e chose </w:t>
      </w:r>
      <w:r w:rsidR="004315ED">
        <w:t xml:space="preserve">glucose-limited minimal </w:t>
      </w:r>
      <w:r w:rsidR="00530EFA">
        <w:t>medi</w:t>
      </w:r>
      <w:r w:rsidR="002248F9">
        <w:t>um</w:t>
      </w:r>
      <w:r w:rsidR="00530EFA">
        <w:t xml:space="preserve"> conditions</w:t>
      </w:r>
      <w:r w:rsidR="00434605">
        <w:t>,</w:t>
      </w:r>
      <w:r w:rsidR="00530EFA">
        <w:t xml:space="preserve"> such that </w:t>
      </w:r>
      <w:r w:rsidR="004315ED">
        <w:t xml:space="preserve">most </w:t>
      </w:r>
      <w:r w:rsidR="00530EFA">
        <w:t>cells s</w:t>
      </w:r>
      <w:r w:rsidR="00293C5E">
        <w:t xml:space="preserve">urvive starvation and </w:t>
      </w:r>
      <w:r w:rsidR="0083660D">
        <w:t>mutant</w:t>
      </w:r>
      <w:r w:rsidR="00293C5E">
        <w:t xml:space="preserve">, </w:t>
      </w:r>
      <w:r w:rsidR="0083660D">
        <w:t xml:space="preserve">dividing </w:t>
      </w:r>
      <w:r w:rsidR="00AE69C8">
        <w:t xml:space="preserve">cell </w:t>
      </w:r>
      <w:r w:rsidR="0083660D">
        <w:t>populations do not emerge</w:t>
      </w:r>
      <w:r w:rsidR="00AE69C8">
        <w:t xml:space="preserve"> on this timescale</w:t>
      </w:r>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434605">
        <w:t xml:space="preserve"> of</w:t>
      </w:r>
      <w:r w:rsidR="00293C5E">
        <w:t xml:space="preserve"> </w:t>
      </w:r>
      <w:r w:rsidR="00434605" w:rsidRPr="00293C5E">
        <w:rPr>
          <w:i/>
        </w:rPr>
        <w:t>E</w:t>
      </w:r>
      <w:r w:rsidR="0097451E">
        <w:rPr>
          <w:i/>
        </w:rPr>
        <w:t>.</w:t>
      </w:r>
      <w:r w:rsidR="00434605" w:rsidRPr="00293C5E">
        <w:rPr>
          <w:i/>
        </w:rPr>
        <w:t xml:space="preserve"> coli</w:t>
      </w:r>
      <w:r w:rsidR="00434605">
        <w:t xml:space="preserve"> </w:t>
      </w:r>
      <w:r w:rsidR="005D60A1" w:rsidRPr="005D60A1">
        <w:t>to starvation</w:t>
      </w:r>
      <w:r w:rsidR="00434605">
        <w:t xml:space="preserve">, not on the adaptation of </w:t>
      </w:r>
      <w:r w:rsidR="00293C5E" w:rsidRPr="00293C5E">
        <w:rPr>
          <w:i/>
        </w:rPr>
        <w:t>E. coli</w:t>
      </w:r>
      <w:r w:rsidR="0083660D">
        <w:t xml:space="preserve"> to </w:t>
      </w:r>
      <w:r w:rsidR="004315ED">
        <w:t xml:space="preserve">utilize </w:t>
      </w:r>
      <w:r w:rsidR="0083660D">
        <w:t>a</w:t>
      </w:r>
      <w:r w:rsidR="0083660D">
        <w:t>l</w:t>
      </w:r>
      <w:r w:rsidR="0083660D">
        <w:t xml:space="preserve">ternative </w:t>
      </w:r>
      <w:proofErr w:type="gramStart"/>
      <w:r w:rsidR="00665D55">
        <w:t>nutrients</w:t>
      </w:r>
      <w:proofErr w:type="gramEnd"/>
      <w:r w:rsidR="00665D55">
        <w:t xml:space="preserve"> as was the case in previous long-term starvation studies</w:t>
      </w:r>
      <w:r w:rsidR="0083660D">
        <w:t xml:space="preserve">. </w:t>
      </w:r>
      <w:r w:rsidR="00293C5E">
        <w:t xml:space="preserve"> </w:t>
      </w:r>
      <w:r w:rsidR="002248F9">
        <w:t>By</w:t>
      </w:r>
      <w:r w:rsidR="0013323E">
        <w:t xml:space="preserve">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t>
      </w:r>
      <w:r w:rsidR="00947A8C">
        <w:t xml:space="preserve">we </w:t>
      </w:r>
      <w:r w:rsidR="00D224DF">
        <w:t xml:space="preserve">have </w:t>
      </w:r>
      <w:r w:rsidR="00947A8C">
        <w:t xml:space="preserve">found that </w:t>
      </w:r>
      <w:r w:rsidR="008C325D">
        <w:t>post-transcriptional regulation, such as protein degradation, can contribute to important diffe</w:t>
      </w:r>
      <w:r w:rsidR="008C325D">
        <w:t>r</w:t>
      </w:r>
      <w:r w:rsidR="008C325D">
        <w:t>ences in protein expression</w:t>
      </w:r>
      <w:r w:rsidR="00947A8C">
        <w:t xml:space="preserve"> and </w:t>
      </w:r>
      <w:r w:rsidR="0013323E">
        <w:t>physiological regulation</w:t>
      </w:r>
      <w:r w:rsidR="00947A8C">
        <w:t xml:space="preserve">. </w:t>
      </w:r>
      <w:r w:rsidR="00947A8C" w:rsidRPr="005C70E6">
        <w:t xml:space="preserve">We </w:t>
      </w:r>
      <w:r w:rsidR="00D224DF" w:rsidRPr="005C70E6">
        <w:t xml:space="preserve">have </w:t>
      </w:r>
      <w:r w:rsidR="00947A8C" w:rsidRPr="005C70E6">
        <w:t>also found</w:t>
      </w:r>
      <w:r w:rsidR="008C325D" w:rsidRPr="005C70E6">
        <w:t xml:space="preserve"> that mRNAs </w:t>
      </w:r>
      <w:r w:rsidR="00D224DF" w:rsidRPr="005C70E6">
        <w:t>a</w:t>
      </w:r>
      <w:r w:rsidR="00FA6EAE" w:rsidRPr="005C70E6">
        <w:t>re</w:t>
      </w:r>
      <w:r w:rsidR="008C325D" w:rsidRPr="005C70E6">
        <w:t xml:space="preserve"> widely </w:t>
      </w:r>
      <w:proofErr w:type="gramStart"/>
      <w:r w:rsidR="008C325D" w:rsidRPr="005C70E6">
        <w:t>down-regulated</w:t>
      </w:r>
      <w:proofErr w:type="gramEnd"/>
      <w:r w:rsidR="008C325D" w:rsidRPr="005C70E6">
        <w:t xml:space="preserve"> in response to glucose starvation</w:t>
      </w:r>
      <w:r w:rsidR="00C82D25" w:rsidRPr="005C70E6">
        <w:t>,</w:t>
      </w:r>
      <w:r w:rsidR="008C325D" w:rsidRPr="005C70E6">
        <w:t xml:space="preserve"> presumably as a strategy for reducing new protein synthesis.</w:t>
      </w:r>
      <w:r w:rsidR="008C325D">
        <w:t xml:space="preserve"> </w:t>
      </w:r>
      <w:r w:rsidR="002248F9">
        <w:t>Finally</w:t>
      </w:r>
      <w:r w:rsidR="008C325D">
        <w:t xml:space="preserve">, we outline a novel strategy for sorting expression profiles based upon basic behaviors in an unbiased manner that </w:t>
      </w:r>
      <w:r w:rsidR="00665D55">
        <w:t xml:space="preserve">also </w:t>
      </w:r>
      <w:r w:rsidR="008C325D">
        <w:t>takes into account e</w:t>
      </w:r>
      <w:r w:rsidR="008C325D">
        <w:t>x</w:t>
      </w:r>
      <w:r w:rsidR="008C325D">
        <w:t>perimental error.</w:t>
      </w:r>
    </w:p>
    <w:p w14:paraId="682E872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C034472" w14:textId="77777777" w:rsidR="00B05A6C" w:rsidRDefault="00BA5B3C" w:rsidP="00263053">
      <w:pPr>
        <w:pStyle w:val="Heading1"/>
      </w:pPr>
      <w:r>
        <w:t>Introduction</w:t>
      </w:r>
    </w:p>
    <w:p w14:paraId="0465B77D" w14:textId="153F0ED6"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an exponential rate of cell division to a stationary phase where it eventually ceases dividing as nutrients </w:t>
      </w:r>
      <w:r w:rsidR="00FD03A3">
        <w:t>become</w:t>
      </w:r>
      <w:r w:rsidR="002248F9">
        <w:t xml:space="preserve"> ex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w:t>
      </w:r>
      <w:r w:rsidR="00B05A6C">
        <w:t>e</w:t>
      </w:r>
      <w:r w:rsidR="00B05A6C">
        <w:t>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co</w:t>
      </w:r>
      <w:r w:rsidR="00573C61">
        <w:t>n</w:t>
      </w:r>
      <w:r w:rsidR="00573C61">
        <w:t xml:space="preserve">ducted </w:t>
      </w:r>
      <w:r w:rsidR="00D16365">
        <w:t xml:space="preserve">at the genome </w:t>
      </w:r>
      <w:r w:rsidR="00B05A6C">
        <w:t>scale</w:t>
      </w:r>
      <w:r w:rsidR="00D16365">
        <w:t>, tend to have limited completeness</w:t>
      </w:r>
      <w:r>
        <w:t>,</w:t>
      </w:r>
      <w:r w:rsidR="00B05A6C">
        <w:t xml:space="preserve"> in at least two ways. First, most studies </w:t>
      </w:r>
      <w:r w:rsidR="00720479">
        <w:t>collect</w:t>
      </w:r>
      <w:r w:rsidR="00B05A6C">
        <w:t xml:space="preserve"> only one type of genome-scale data.</w:t>
      </w:r>
      <w:r w:rsidR="005526EE">
        <w:t xml:space="preserve"> For example, they either measure changes in expression, through RNA or protein levels, or they measure changes in metab</w:t>
      </w:r>
      <w:r w:rsidR="005526EE">
        <w:t>o</w:t>
      </w:r>
      <w:r w:rsidR="005526EE">
        <w:t xml:space="preserve">lites. </w:t>
      </w:r>
      <w:r w:rsidR="00B05A6C">
        <w:t>Second, technological limitations often prevent the detection of some subset of mol</w:t>
      </w:r>
      <w:r w:rsidR="00B05A6C">
        <w:t>e</w:t>
      </w:r>
      <w:r w:rsidR="00B05A6C">
        <w:t>cules in a category of interest. For example, small bacterial RNA</w:t>
      </w:r>
      <w:r w:rsidR="00720479">
        <w:t xml:space="preserve">s </w:t>
      </w:r>
      <w:r w:rsidR="00B05A6C">
        <w:t>with key roles in regul</w:t>
      </w:r>
      <w:r w:rsidR="00B05A6C">
        <w:t>a</w:t>
      </w:r>
      <w:r w:rsidR="00B05A6C">
        <w:t xml:space="preserve">tion </w:t>
      </w:r>
      <w:r w:rsidR="00720479">
        <w:t xml:space="preserve">may be </w:t>
      </w:r>
      <w:r w:rsidR="00B05A6C">
        <w:t xml:space="preserve">lost </w:t>
      </w:r>
      <w:r w:rsidR="00720479">
        <w:t xml:space="preserve">from a sample </w:t>
      </w:r>
      <w:r w:rsidR="00B05A6C">
        <w:t>when using typical methods</w:t>
      </w:r>
      <w:r w:rsidR="00720479">
        <w:t xml:space="preserve"> to purify “total” RNA from cells</w:t>
      </w:r>
      <w:r w:rsidR="00B05A6C">
        <w:t xml:space="preserve">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w:t>
      </w:r>
      <w:r>
        <w:t>x</w:t>
      </w:r>
      <w:r>
        <w:t>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So</w:t>
      </w:r>
      <w:r w:rsidR="008F0DD3" w:rsidRPr="008F0DD3">
        <w:rPr>
          <w:rFonts w:eastAsia="Times New Roman" w:cs="Times New Roman"/>
          <w:color w:val="auto"/>
        </w:rPr>
        <w:t>a</w:t>
      </w:r>
      <w:r w:rsidR="008F0DD3" w:rsidRPr="008F0DD3">
        <w:rPr>
          <w:rFonts w:eastAsia="Times New Roman" w:cs="Times New Roman"/>
          <w:color w:val="auto"/>
        </w:rPr>
        <w:t xml:space="preserve">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14:paraId="4D3CE35E" w14:textId="77777777" w:rsidR="00B05A6C" w:rsidRDefault="00B05A6C" w:rsidP="006C6960">
      <w:pPr>
        <w:pStyle w:val="NoSpacing"/>
      </w:pPr>
    </w:p>
    <w:p w14:paraId="33EB6664" w14:textId="6BBE90ED"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 xml:space="preserve">have concentrated on </w:t>
      </w:r>
      <w:r w:rsidR="00680963">
        <w:t>the long-term survival of</w:t>
      </w:r>
      <w:r w:rsidR="00D36196">
        <w:t xml:space="preserve"> cells in </w:t>
      </w:r>
      <w:r w:rsidR="00B05A6C" w:rsidRPr="00B05A6C">
        <w:t>rich media</w:t>
      </w:r>
      <w:r w:rsidR="009D7802">
        <w:t xml:space="preserve"> </w:t>
      </w:r>
      <w:r w:rsidR="00411563">
        <w:fldChar w:fldCharType="begin"/>
      </w:r>
      <w:r w:rsidR="00411563">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411563">
        <w:fldChar w:fldCharType="separate"/>
      </w:r>
      <w:r w:rsidR="00411563">
        <w:rPr>
          <w:noProof/>
        </w:rPr>
        <w:t>(Finkel, 2006)</w:t>
      </w:r>
      <w:r w:rsidR="00411563">
        <w:fldChar w:fldCharType="end"/>
      </w:r>
      <w:r w:rsidR="00720479">
        <w:t xml:space="preserve">. </w:t>
      </w:r>
      <w:r w:rsidR="009D7802">
        <w:t>U</w:t>
      </w:r>
      <w:r w:rsidR="00720479">
        <w:t>nder these conditions,</w:t>
      </w:r>
      <w:r w:rsidR="00B05A6C" w:rsidRPr="00B05A6C">
        <w:t xml:space="preserve"> </w:t>
      </w:r>
      <w:r w:rsidR="00826E40" w:rsidRPr="00411563">
        <w:rPr>
          <w:i/>
        </w:rPr>
        <w:t>E. coli</w:t>
      </w:r>
      <w:r w:rsidR="00826E40" w:rsidRPr="00B05A6C">
        <w:t xml:space="preserve"> </w:t>
      </w:r>
      <w:r w:rsidR="00826E40">
        <w:t>experiences</w:t>
      </w:r>
      <w:r w:rsidR="00D36196">
        <w:t xml:space="preserve"> </w:t>
      </w:r>
      <w:r w:rsidR="00B05A6C" w:rsidRPr="00B05A6C">
        <w:t xml:space="preserve">an ecological catastrophe </w:t>
      </w:r>
      <w:r w:rsidR="00826E40">
        <w:t>in which 90-</w:t>
      </w:r>
      <w:r w:rsidR="00680963">
        <w:t xml:space="preserve">99% of the cells </w:t>
      </w:r>
      <w:r w:rsidR="00826E40">
        <w:t xml:space="preserve">die within a few days </w:t>
      </w:r>
      <w:r w:rsidR="009D7802">
        <w:t>due to</w:t>
      </w:r>
      <w:r w:rsidR="00680963">
        <w:t xml:space="preserve"> </w:t>
      </w:r>
      <w:r w:rsidR="00720479">
        <w:t xml:space="preserve">pH </w:t>
      </w:r>
      <w:r w:rsidR="009D7802">
        <w:t xml:space="preserve">and nutrient </w:t>
      </w:r>
      <w:r w:rsidR="00826E40">
        <w:t>change</w:t>
      </w:r>
      <w:r w:rsidR="009D7802">
        <w:t>s</w:t>
      </w:r>
      <w:r w:rsidR="00826E40">
        <w:t xml:space="preserve"> </w:t>
      </w:r>
      <w:r w:rsidR="00680963">
        <w:t>in the medi</w:t>
      </w:r>
      <w:r w:rsidR="00826E40">
        <w:t>um</w:t>
      </w:r>
      <w:r w:rsidR="00680963">
        <w:t>,</w:t>
      </w:r>
      <w:r w:rsidR="00B05A6C" w:rsidRPr="00B05A6C">
        <w:t xml:space="preserve"> and mutants</w:t>
      </w:r>
      <w:r w:rsidR="008A4FC4">
        <w:t xml:space="preserve"> emerge</w:t>
      </w:r>
      <w:r w:rsidR="00B05A6C" w:rsidRPr="00B05A6C">
        <w:t xml:space="preserve"> </w:t>
      </w:r>
      <w:r w:rsidR="008A4FC4">
        <w:t xml:space="preserve">that </w:t>
      </w:r>
      <w:r w:rsidR="00B05A6C" w:rsidRPr="00B05A6C">
        <w:t>continue</w:t>
      </w:r>
      <w:r w:rsidR="008A4FC4">
        <w:t xml:space="preserve"> to</w:t>
      </w:r>
      <w:r w:rsidR="00B05A6C" w:rsidRPr="00B05A6C">
        <w:t xml:space="preserve"> divi</w:t>
      </w:r>
      <w:r w:rsidR="008A4FC4">
        <w:t>de</w:t>
      </w:r>
      <w:r w:rsidR="00680963">
        <w:t xml:space="preserve"> on </w:t>
      </w:r>
      <w:r w:rsidR="00826E40">
        <w:t xml:space="preserve">the </w:t>
      </w:r>
      <w:r w:rsidR="00680963">
        <w:t>resources released from dead cells</w:t>
      </w:r>
      <w:r w:rsidR="00B05A6C" w:rsidRPr="00B05A6C">
        <w:t xml:space="preserve"> </w:t>
      </w:r>
      <w:r w:rsidR="00411563">
        <w:fldChar w:fldCharType="begin"/>
      </w:r>
      <w:r w:rsidR="00411563">
        <w:instrText xml:space="preserve"> ADDIN ZOTERO_ITEM CSL_CITATION {"citationID":"dfh77dan2","properties":{"formattedCitation":"(Farrell and Finkel, 2003; Finkel and Kolter, 1999; Zambrano et al., 1993)","plainCitation":"(Farrell and Finkel, 2003; Finkel and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411563">
        <w:fldChar w:fldCharType="separate"/>
      </w:r>
      <w:r w:rsidR="00411563">
        <w:rPr>
          <w:noProof/>
        </w:rPr>
        <w:t>(Farrell and Finkel, 2003; Finkel and Kolter, 1999; Zambrano et al., 1993)</w:t>
      </w:r>
      <w:r w:rsidR="00411563">
        <w:fldChar w:fldCharType="end"/>
      </w:r>
      <w:r w:rsidR="00B05A6C" w:rsidRPr="00B05A6C">
        <w:t xml:space="preserve"> Thus, these </w:t>
      </w:r>
      <w:r w:rsidR="00680963">
        <w:t>are</w:t>
      </w:r>
      <w:r w:rsidR="00B05A6C" w:rsidRPr="00B05A6C">
        <w:t xml:space="preserve"> studies of </w:t>
      </w:r>
      <w:r w:rsidR="000A786B">
        <w:t xml:space="preserve">genetic </w:t>
      </w:r>
      <w:r w:rsidR="00434605">
        <w:t>adaptation</w:t>
      </w:r>
      <w:r w:rsidR="00434605" w:rsidRPr="00B05A6C">
        <w:t xml:space="preserve"> </w:t>
      </w:r>
      <w:r w:rsidR="00B05A6C" w:rsidRPr="00B05A6C">
        <w:t xml:space="preserve">to </w:t>
      </w:r>
      <w:r w:rsidR="00564844">
        <w:t>changed conditions</w:t>
      </w:r>
      <w:r w:rsidR="00B05A6C" w:rsidRPr="00B05A6C">
        <w:t xml:space="preserve"> rather than purely of </w:t>
      </w:r>
      <w:r w:rsidR="000A786B">
        <w:t xml:space="preserve">changes in </w:t>
      </w:r>
      <w:r w:rsidR="00B05A6C" w:rsidRPr="00B05A6C">
        <w:t>cellular physiology in stressed</w:t>
      </w:r>
      <w:r w:rsidR="00B95052">
        <w:t xml:space="preserve"> and</w:t>
      </w:r>
      <w:r w:rsidR="00B05A6C" w:rsidRPr="00B05A6C">
        <w:t xml:space="preserve"> starving, but </w:t>
      </w:r>
      <w:r w:rsidR="00B95052">
        <w:t xml:space="preserve">genetically </w:t>
      </w:r>
      <w:r w:rsidR="00B05A6C" w:rsidRPr="00B05A6C">
        <w:t>wild-type</w:t>
      </w:r>
      <w:r w:rsidR="00434605">
        <w:t>,</w:t>
      </w:r>
      <w:r w:rsidR="00B05A6C" w:rsidRPr="00B05A6C">
        <w:t xml:space="preserv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8A4FC4">
        <w:t xml:space="preserve"> thus</w:t>
      </w:r>
      <w:r w:rsidR="006A50FA">
        <w:t xml:space="preserve"> </w:t>
      </w:r>
      <w:r w:rsidR="00D224DF">
        <w:t>are not</w:t>
      </w:r>
      <w:r w:rsidR="008A4FC4">
        <w:t xml:space="preserve"> fully understood. </w:t>
      </w:r>
    </w:p>
    <w:p w14:paraId="68C3CA9D" w14:textId="77777777" w:rsidR="00B05A6C" w:rsidRDefault="00B05A6C" w:rsidP="006C6960">
      <w:pPr>
        <w:pStyle w:val="NoSpacing"/>
      </w:pPr>
    </w:p>
    <w:p w14:paraId="3A40E365" w14:textId="7E8B7D65"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w:t>
      </w:r>
      <w:r w:rsidR="009C4950">
        <w:t xml:space="preserve">lose viability </w:t>
      </w:r>
      <w:r w:rsidR="00E97959">
        <w:t>for at least one week</w:t>
      </w:r>
      <w:r>
        <w:t xml:space="preserv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w:t>
      </w:r>
      <w:r w:rsidR="009347BA">
        <w:t>-</w:t>
      </w:r>
      <w:r w:rsidR="002248F9" w:rsidRPr="00B05A6C">
        <w:t>modification</w:t>
      </w:r>
      <w:r w:rsidR="002248F9">
        <w:t xml:space="preserve"> and </w:t>
      </w:r>
      <w:r w:rsidR="0097451E">
        <w:t xml:space="preserve">central </w:t>
      </w:r>
      <w:r w:rsidR="002248F9">
        <w:t>metabolic-</w:t>
      </w:r>
      <w:r w:rsidR="002248F9" w:rsidRPr="00B05A6C">
        <w:t xml:space="preserve">flux </w:t>
      </w:r>
      <w:r w:rsidR="002248F9">
        <w:t>data</w:t>
      </w:r>
      <w:r w:rsidR="00EF797F">
        <w:t xml:space="preserve">, all </w:t>
      </w:r>
      <w:r w:rsidR="00B05A6C" w:rsidRPr="00B05A6C">
        <w:t>under iden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t xml:space="preserve">owth and long-term starvation. </w:t>
      </w:r>
      <w:r w:rsidR="0084560E">
        <w:t xml:space="preserve">We </w:t>
      </w:r>
      <w:r w:rsidR="00E226E2">
        <w:t xml:space="preserve">found </w:t>
      </w:r>
      <w:r w:rsidR="0084560E">
        <w:t xml:space="preserve">that post-translational regulation </w:t>
      </w:r>
      <w:r w:rsidR="009347BA">
        <w:t xml:space="preserve">seems to </w:t>
      </w:r>
      <w:r w:rsidR="0084560E">
        <w:t xml:space="preserve">play a </w:t>
      </w:r>
      <w:r w:rsidR="009347BA">
        <w:t xml:space="preserve">global </w:t>
      </w:r>
      <w:r w:rsidR="0084560E">
        <w:t xml:space="preserve">role in buffering proteins with consequences </w:t>
      </w:r>
      <w:r w:rsidR="009347BA">
        <w:t>for how</w:t>
      </w:r>
      <w:r w:rsidR="0084560E">
        <w:t xml:space="preserve"> </w:t>
      </w:r>
      <w:r w:rsidR="0084560E">
        <w:rPr>
          <w:i/>
          <w:iCs/>
        </w:rPr>
        <w:t>E. coli</w:t>
      </w:r>
      <w:r w:rsidR="008F0DD3">
        <w:t xml:space="preserve"> physiology</w:t>
      </w:r>
      <w:r w:rsidR="009347BA">
        <w:t xml:space="preserve"> is regulated</w:t>
      </w:r>
      <w:r w:rsidR="00434605">
        <w:t>,</w:t>
      </w:r>
      <w:r w:rsidR="00FE4345">
        <w:t xml:space="preserve"> and</w:t>
      </w:r>
      <w:r w:rsidR="0084560E">
        <w:t xml:space="preserve"> that the mRNA pool </w:t>
      </w:r>
      <w:r w:rsidR="007F15B3">
        <w:t>was</w:t>
      </w:r>
      <w:r w:rsidR="0084560E">
        <w:t xml:space="preserve"> drast</w:t>
      </w:r>
      <w:r w:rsidR="0084560E">
        <w:t>i</w:t>
      </w:r>
      <w:r w:rsidR="0084560E">
        <w:t>cally reduced</w:t>
      </w:r>
      <w:r w:rsidR="00FC5936">
        <w:t xml:space="preserve"> during starvation,</w:t>
      </w:r>
      <w:r w:rsidR="0084560E">
        <w:t xml:space="preserve"> possibly to limit new protein synthesis overall</w:t>
      </w:r>
      <w:r w:rsidR="00FE4345">
        <w:t xml:space="preserve">. </w:t>
      </w:r>
      <w:r w:rsidR="0084560E">
        <w:t>Additiona</w:t>
      </w:r>
      <w:r w:rsidR="0084560E">
        <w:t>l</w:t>
      </w:r>
      <w:r w:rsidR="0084560E">
        <w:t>ly</w:t>
      </w:r>
      <w:r w:rsidR="00FC5936">
        <w:t>,</w:t>
      </w:r>
      <w:r w:rsidR="0084560E">
        <w:t xml:space="preserve"> </w:t>
      </w:r>
      <w:r w:rsidR="00E226E2">
        <w:t xml:space="preserve">we used a novel </w:t>
      </w:r>
      <w:r w:rsidR="0084560E">
        <w:t>general approach for unbiased classification of expression time courses that could aid in analyzing future gene expression and proteomic time courses.</w:t>
      </w:r>
    </w:p>
    <w:p w14:paraId="666064EB" w14:textId="77777777" w:rsidR="00B05A6C" w:rsidRDefault="00B05A6C" w:rsidP="00A3644C">
      <w:pPr>
        <w:pStyle w:val="NoSpacing"/>
      </w:pPr>
    </w:p>
    <w:p w14:paraId="1B0C734D" w14:textId="77777777" w:rsidR="005A50CF" w:rsidRDefault="005A50CF" w:rsidP="005A50CF">
      <w:pPr>
        <w:pStyle w:val="Heading1"/>
      </w:pPr>
      <w:r>
        <w:t>Results</w:t>
      </w:r>
    </w:p>
    <w:p w14:paraId="47B001FA"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648A5B8" w14:textId="16CAA589"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w:t>
      </w:r>
      <w:r w:rsidR="0097451E">
        <w:t xml:space="preserve">central </w:t>
      </w:r>
      <w:r>
        <w:t>metabolic flux ratios (Figure 1A</w:t>
      </w:r>
      <w:r>
        <w:rPr>
          <w:shd w:val="clear" w:color="auto" w:fill="FFFFFF"/>
        </w:rPr>
        <w:t>).  Fr</w:t>
      </w:r>
      <w:r>
        <w:t xml:space="preserve">eezer stocks of the </w:t>
      </w:r>
      <w:r w:rsidR="00D85427" w:rsidRPr="00D85427">
        <w:rPr>
          <w:iCs/>
        </w:rPr>
        <w:t>REL606</w:t>
      </w:r>
      <w:r>
        <w:rPr>
          <w:i/>
          <w:iCs/>
        </w:rPr>
        <w:t xml:space="preserve"> </w:t>
      </w:r>
      <w:r>
        <w:t>strain were revived for 24</w:t>
      </w:r>
      <w:r w:rsidR="00350F5D">
        <w:t xml:space="preserve"> h</w:t>
      </w:r>
      <w:r>
        <w:t>, diluted and preconditioned for another 24</w:t>
      </w:r>
      <w:r w:rsidR="00350F5D">
        <w:t xml:space="preserve"> h</w:t>
      </w:r>
      <w:r>
        <w:t xml:space="preserve">, and diluted again </w:t>
      </w:r>
      <w:r w:rsidR="002D008E">
        <w:t>to initiate the</w:t>
      </w:r>
      <w:r>
        <w:t xml:space="preserve"> exper</w:t>
      </w:r>
      <w:r>
        <w:t>i</w:t>
      </w:r>
      <w:r>
        <w:t xml:space="preserve">mental time course (Figure 1B). </w:t>
      </w:r>
      <w:r w:rsidR="00C82BD0">
        <w:t xml:space="preserve">Each biological replicate was performed on separate days. </w:t>
      </w:r>
      <w:r>
        <w:t>In a pilot experiment a growth curve was taken to determine informative time points for analysis (Figure 1C). Time points spanning 3</w:t>
      </w:r>
      <w:r w:rsidR="00350F5D">
        <w:t xml:space="preserve"> hours</w:t>
      </w:r>
      <w:r w:rsidR="00C42F8A">
        <w:t xml:space="preserve"> to </w:t>
      </w:r>
      <w:r>
        <w:t xml:space="preserve">2 weeks were collected and </w:t>
      </w:r>
      <w:r w:rsidR="002D008E">
        <w:t xml:space="preserve">used </w:t>
      </w:r>
      <w:r>
        <w:t xml:space="preserve">to measure RNA via </w:t>
      </w:r>
      <w:proofErr w:type="spellStart"/>
      <w:r>
        <w:t>RNA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 xml:space="preserve">In our conditions, the optical density at 600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n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w:t>
      </w:r>
      <w:r w:rsidR="009455A4">
        <w:t>l</w:t>
      </w:r>
      <w:r w:rsidR="009455A4">
        <w:t>ture</w:t>
      </w:r>
      <w:r w:rsidR="00545772">
        <w:t xml:space="preserve"> count decrease</w:t>
      </w:r>
      <w:r w:rsidR="007949CB">
        <w:t>d</w:t>
      </w:r>
      <w:r w:rsidR="00545772">
        <w:t xml:space="preserve"> by </w:t>
      </w:r>
      <w:r w:rsidR="009455A4">
        <w:t xml:space="preserve">just </w:t>
      </w:r>
      <w:r w:rsidR="007949CB">
        <w:t>38</w:t>
      </w:r>
      <w:r w:rsidR="00545772">
        <w:t>%</w:t>
      </w:r>
      <w:r w:rsidR="00FE4345">
        <w:t xml:space="preserve"> (Figure 1B)</w:t>
      </w:r>
      <w:r w:rsidR="00545772">
        <w:t>.</w:t>
      </w:r>
    </w:p>
    <w:p w14:paraId="6C0A4BC6" w14:textId="77777777" w:rsidR="005A50CF" w:rsidRDefault="005A50CF" w:rsidP="00A3644C">
      <w:pPr>
        <w:pStyle w:val="NoSpacing"/>
      </w:pPr>
    </w:p>
    <w:p w14:paraId="301B24C8" w14:textId="28C0785A" w:rsidR="00065F8B" w:rsidRDefault="00121D82" w:rsidP="00A228D1">
      <w:pPr>
        <w:pStyle w:val="NoSpacing"/>
        <w:tabs>
          <w:tab w:val="left" w:pos="4680"/>
        </w:tabs>
      </w:pPr>
      <w:r>
        <w:t xml:space="preserve">We first assessed </w:t>
      </w:r>
      <w:r w:rsidR="002D6CF7">
        <w:t>reproducibility</w:t>
      </w:r>
      <w:r>
        <w:t xml:space="preserve"> of </w:t>
      </w:r>
      <w:r w:rsidR="00995EC5">
        <w:t>protein and RNA measurements. For both, we found that measurements from separate b</w:t>
      </w:r>
      <w:r w:rsidR="0084560E">
        <w:t xml:space="preserve">iological </w:t>
      </w:r>
      <w:r w:rsidR="002248F9">
        <w:t>replicates</w:t>
      </w:r>
      <w:r w:rsidR="0084560E">
        <w:t xml:space="preserve"> correlated highly with each other</w:t>
      </w:r>
      <w:r>
        <w:t>. We saw</w:t>
      </w:r>
      <w:r w:rsidR="0084560E">
        <w:t xml:space="preserve"> </w:t>
      </w:r>
      <w:r w:rsidR="00F058F7">
        <w:t xml:space="preserve">Spearman </w:t>
      </w:r>
      <w:r w:rsidR="0084560E">
        <w:t xml:space="preserve">correlations </w:t>
      </w:r>
      <w:r w:rsidR="0084560E" w:rsidRPr="000D1D07">
        <w:t>of</w:t>
      </w:r>
      <w:r w:rsidR="00334145" w:rsidRPr="000D1D07">
        <w:t xml:space="preserve"> 0.92</w:t>
      </w:r>
      <w:r w:rsidR="000D1D07">
        <w:t xml:space="preserve">, </w:t>
      </w:r>
      <w:r w:rsidR="000D1D07" w:rsidRPr="000D1D07">
        <w:t>0.92</w:t>
      </w:r>
      <w:r w:rsidR="000D1D07">
        <w:t xml:space="preserve">, and </w:t>
      </w:r>
      <w:r w:rsidR="0084560E" w:rsidRPr="000D1D07">
        <w:t>0.95</w:t>
      </w:r>
      <w:r w:rsidR="0084560E">
        <w:t xml:space="preserve"> between biological repeats of raw pr</w:t>
      </w:r>
      <w:r w:rsidR="0084560E">
        <w:t>o</w:t>
      </w:r>
      <w:r w:rsidR="0084560E">
        <w:t xml:space="preserve">teomics counts and correlations </w:t>
      </w:r>
      <w:r w:rsidR="0084560E" w:rsidRPr="000D1D07">
        <w:t>of 0.93</w:t>
      </w:r>
      <w:r w:rsidR="000D1D07">
        <w:t>, 0.93, and 0.94</w:t>
      </w:r>
      <w:r w:rsidR="0084560E">
        <w:t xml:space="preserve"> for raw </w:t>
      </w:r>
      <w:proofErr w:type="spellStart"/>
      <w:r w:rsidR="0084560E">
        <w:t>RNAseq</w:t>
      </w:r>
      <w:proofErr w:type="spellEnd"/>
      <w:r w:rsidR="0084560E">
        <w:t xml:space="preserve"> counts between </w:t>
      </w:r>
      <w:r w:rsidR="00330DA0">
        <w:t xml:space="preserve">the 3 h </w:t>
      </w:r>
      <w:r w:rsidR="0084560E">
        <w:t xml:space="preserve">biological </w:t>
      </w:r>
      <w:r w:rsidR="002248F9">
        <w:t>replicates</w:t>
      </w:r>
      <w:r w:rsidR="0084560E">
        <w:t xml:space="preserve"> (</w:t>
      </w:r>
      <w:r w:rsidR="00091659">
        <w:t>F</w:t>
      </w:r>
      <w:r w:rsidR="0084560E">
        <w:t>igure</w:t>
      </w:r>
      <w:r w:rsidR="00091659">
        <w:t xml:space="preserve"> </w:t>
      </w:r>
      <w:r w:rsidR="0084560E">
        <w:t xml:space="preserve">1-supplemental </w:t>
      </w:r>
      <w:r w:rsidR="005D77B0">
        <w:t>1)</w:t>
      </w:r>
      <w:r w:rsidR="0084560E">
        <w:t xml:space="preserve">. </w:t>
      </w:r>
      <w:r w:rsidR="00330DA0">
        <w:t>Thus, our measurements were hig</w:t>
      </w:r>
      <w:r w:rsidR="00330DA0">
        <w:t>h</w:t>
      </w:r>
      <w:r w:rsidR="00330DA0">
        <w:t xml:space="preserve">ly reproducible. </w:t>
      </w:r>
    </w:p>
    <w:p w14:paraId="7B1D1D16" w14:textId="77777777" w:rsidR="00065F8B" w:rsidRDefault="00065F8B" w:rsidP="00A228D1">
      <w:pPr>
        <w:pStyle w:val="NoSpacing"/>
        <w:tabs>
          <w:tab w:val="left" w:pos="4680"/>
        </w:tabs>
      </w:pPr>
    </w:p>
    <w:p w14:paraId="6209D327" w14:textId="40B0D6CF" w:rsidR="00091659" w:rsidRDefault="00121D82" w:rsidP="00A228D1">
      <w:pPr>
        <w:pStyle w:val="NoSpacing"/>
        <w:tabs>
          <w:tab w:val="left" w:pos="4680"/>
        </w:tabs>
        <w:rPr>
          <w:color w:val="000000"/>
        </w:rPr>
      </w:pPr>
      <w:r>
        <w:t xml:space="preserve">We next compared </w:t>
      </w:r>
      <w:r w:rsidR="009455A4">
        <w:t xml:space="preserve">how many different RNA and protein species we detected </w:t>
      </w:r>
      <w:r>
        <w:t xml:space="preserve">to previous </w:t>
      </w:r>
      <w:r w:rsidR="009455A4">
        <w:t>studies</w:t>
      </w:r>
      <w:r w:rsidR="00065F8B">
        <w:t xml:space="preserve"> </w:t>
      </w:r>
      <w:r>
        <w:t>(Table 1).</w:t>
      </w:r>
      <w:r w:rsidR="008F0DD3">
        <w:t xml:space="preserve"> </w:t>
      </w:r>
      <w:r w:rsidR="0084560E">
        <w:t>Yoon et al. used 2D gels and microarrays to measure 60 significantly changing proteins and 4</w:t>
      </w:r>
      <w:r w:rsidR="00472EAA">
        <w:t>,</w:t>
      </w:r>
      <w:r w:rsidR="0084560E">
        <w:t xml:space="preserve">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xml:space="preserve">. By comparison, </w:t>
      </w:r>
      <w:r w:rsidR="00334145">
        <w:t xml:space="preserve">at 3-4 h, </w:t>
      </w:r>
      <w:r w:rsidR="0084560E">
        <w:t>we observe</w:t>
      </w:r>
      <w:r w:rsidR="00E226E2">
        <w:t>d</w:t>
      </w:r>
      <w:r w:rsidR="0084560E">
        <w:t xml:space="preserve"> over 2</w:t>
      </w:r>
      <w:r w:rsidR="00472EAA">
        <w:t>,</w:t>
      </w:r>
      <w:r w:rsidR="0084560E">
        <w:t>600 proteins</w:t>
      </w:r>
      <w:r w:rsidR="00334145">
        <w:t>,</w:t>
      </w:r>
      <w:r w:rsidR="0084560E">
        <w:t xml:space="preserve"> with ~1</w:t>
      </w:r>
      <w:r w:rsidR="00472EAA">
        <w:t>,</w:t>
      </w:r>
      <w:r w:rsidR="0084560E">
        <w:t>200 that change</w:t>
      </w:r>
      <w:r w:rsidR="00D224DF">
        <w:t>d</w:t>
      </w:r>
      <w:r w:rsidR="0084560E">
        <w:t xml:space="preserve"> significantly </w:t>
      </w:r>
      <w:r w:rsidR="00334145">
        <w:t xml:space="preserve">at some point in the </w:t>
      </w:r>
      <w:r w:rsidR="0084560E">
        <w:t>time course</w:t>
      </w:r>
      <w:r w:rsidR="00334145">
        <w:t>,</w:t>
      </w:r>
      <w:r w:rsidR="0084560E">
        <w:t xml:space="preserve"> along with 4</w:t>
      </w:r>
      <w:r w:rsidR="00472EAA">
        <w:t>,</w:t>
      </w:r>
      <w:r w:rsidR="0084560E">
        <w:t xml:space="preserve">116 mRNAs, 89 </w:t>
      </w:r>
      <w:proofErr w:type="spellStart"/>
      <w:r w:rsidR="0084560E">
        <w:t>sRNAs</w:t>
      </w:r>
      <w:proofErr w:type="spellEnd"/>
      <w:r w:rsidR="0084560E">
        <w:t xml:space="preserve">, </w:t>
      </w:r>
      <w:r w:rsidR="002248F9">
        <w:t xml:space="preserve">and </w:t>
      </w:r>
      <w:r w:rsidR="0084560E">
        <w:t xml:space="preserve">85 </w:t>
      </w:r>
      <w:proofErr w:type="spellStart"/>
      <w:r w:rsidR="0084560E">
        <w:t>tRNAs</w:t>
      </w:r>
      <w:proofErr w:type="spellEnd"/>
      <w:r w:rsidR="0084560E">
        <w:t xml:space="preserve">. </w:t>
      </w:r>
      <w:r w:rsidR="00091659">
        <w:t>Even t</w:t>
      </w:r>
      <w:r w:rsidR="0084560E">
        <w:t>hough the total number of proteins Yoon et al. o</w:t>
      </w:r>
      <w:r w:rsidR="0084560E">
        <w:t>b</w:t>
      </w:r>
      <w:r w:rsidR="0084560E">
        <w:t xml:space="preserve">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bservations, if it follow</w:t>
      </w:r>
      <w:r w:rsidR="00D224DF">
        <w:t>ed</w:t>
      </w:r>
      <w:r w:rsidR="0084560E">
        <w:t xml:space="preserve"> the same pattern as the proteins </w:t>
      </w:r>
      <w:r w:rsidR="009B32DB">
        <w:t>found to have signif</w:t>
      </w:r>
      <w:r w:rsidR="009B32DB">
        <w:t>i</w:t>
      </w:r>
      <w:r w:rsidR="009B32DB">
        <w:t>cant changes in expression</w:t>
      </w:r>
      <w:r w:rsidR="0084560E">
        <w:t>. Taniguch</w:t>
      </w:r>
      <w:r w:rsidR="001D19F5">
        <w:t>i</w:t>
      </w:r>
      <w:r w:rsidR="0084560E">
        <w:t xml:space="preserve"> et al. measured protein and mRNA content of single cells using YFP fusions and FISH</w:t>
      </w:r>
      <w:r w:rsidR="00FC5936">
        <w:t>,</w:t>
      </w:r>
      <w:r w:rsidR="0084560E">
        <w:t xml:space="preserve"> resulting in the meas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xpression of 4</w:t>
      </w:r>
      <w:r w:rsidR="00472EAA">
        <w:t>,</w:t>
      </w:r>
      <w:r w:rsidR="0084560E">
        <w:t>428 genes</w:t>
      </w:r>
      <w:r w:rsidR="00FC5936">
        <w:t>. A</w:t>
      </w:r>
      <w:r w:rsidR="0084560E">
        <w:t>lthough these data sets were pu</w:t>
      </w:r>
      <w:r w:rsidR="0084560E">
        <w:t>b</w:t>
      </w:r>
      <w:r w:rsidR="0084560E">
        <w:t xml:space="preserve">lished separately, they were performed in the same lab and under similar condi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w:t>
      </w:r>
      <w:r w:rsidR="00555E71">
        <w:t>In summary, o</w:t>
      </w:r>
      <w:r w:rsidR="0084560E">
        <w:t>ur prot</w:t>
      </w:r>
      <w:r w:rsidR="0084560E">
        <w:t>e</w:t>
      </w:r>
      <w:r w:rsidR="0084560E">
        <w:t xml:space="preserve">omics measurements </w:t>
      </w:r>
      <w:r w:rsidR="00FA6EAE">
        <w:t>were</w:t>
      </w:r>
      <w:r w:rsidR="0084560E">
        <w:t xml:space="preserve"> far more complete </w:t>
      </w:r>
      <w:r w:rsidR="0084560E">
        <w:rPr>
          <w:color w:val="000000"/>
        </w:rPr>
        <w:t>than compar</w:t>
      </w:r>
      <w:r w:rsidR="00555E71">
        <w:rPr>
          <w:color w:val="000000"/>
        </w:rPr>
        <w:t>able</w:t>
      </w:r>
      <w:r w:rsidR="0084560E">
        <w:rPr>
          <w:color w:val="000000"/>
        </w:rPr>
        <w:t xml:space="preserve"> studies</w:t>
      </w:r>
      <w:r w:rsidR="00091659">
        <w:rPr>
          <w:color w:val="000000"/>
        </w:rPr>
        <w:t>,</w:t>
      </w:r>
      <w:r w:rsidR="0084560E">
        <w:rPr>
          <w:color w:val="000000"/>
        </w:rPr>
        <w:t xml:space="preserve"> providing more than 1,000 additional protein observations than the </w:t>
      </w:r>
      <w:r w:rsidR="00472EAA">
        <w:rPr>
          <w:color w:val="000000"/>
        </w:rPr>
        <w:t>most comprehensive other</w:t>
      </w:r>
      <w:r w:rsidR="0084560E">
        <w:rPr>
          <w:color w:val="000000"/>
        </w:rPr>
        <w:t xml:space="preser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14:paraId="2DF6727C" w14:textId="77777777" w:rsidR="00091659" w:rsidRDefault="00091659" w:rsidP="00121D82">
      <w:pPr>
        <w:pStyle w:val="NoSpacing"/>
        <w:rPr>
          <w:color w:val="000000"/>
        </w:rPr>
      </w:pPr>
    </w:p>
    <w:p w14:paraId="6292C76D" w14:textId="522CB62B"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the filter</w:t>
      </w:r>
      <w:r w:rsidR="00F35294">
        <w:rPr>
          <w:color w:val="000000"/>
        </w:rPr>
        <w:t>-</w:t>
      </w:r>
      <w:r w:rsidR="002248F9">
        <w:rPr>
          <w:color w:val="000000"/>
        </w:rPr>
        <w:t xml:space="preserve">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proofErr w:type="gramStart"/>
      <w:r>
        <w:rPr>
          <w:color w:val="000000"/>
        </w:rPr>
        <w:t>tRNAs</w:t>
      </w:r>
      <w:proofErr w:type="spellEnd"/>
      <w:proofErr w:type="gramEnd"/>
      <w:r>
        <w:rPr>
          <w:color w:val="000000"/>
        </w:rPr>
        <w:t xml:space="preserve"> </w:t>
      </w:r>
      <w:r w:rsidR="00FC2496">
        <w:rPr>
          <w:color w:val="000000"/>
        </w:rPr>
        <w:t>from the same sample</w:t>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w:t>
      </w:r>
      <w:r w:rsidR="007B1A52">
        <w:rPr>
          <w:color w:val="000000"/>
        </w:rPr>
        <w:t xml:space="preserve">identified </w:t>
      </w:r>
      <w:r>
        <w:rPr>
          <w:color w:val="000000"/>
        </w:rPr>
        <w:t xml:space="preserve">133 </w:t>
      </w:r>
      <w:r w:rsidR="007B1A52">
        <w:rPr>
          <w:color w:val="000000"/>
        </w:rPr>
        <w:t xml:space="preserve">putative </w:t>
      </w:r>
      <w:proofErr w:type="spellStart"/>
      <w:r>
        <w:rPr>
          <w:color w:val="000000"/>
        </w:rPr>
        <w:t>sRNAs</w:t>
      </w:r>
      <w:proofErr w:type="spellEnd"/>
      <w:r>
        <w:rPr>
          <w:color w:val="000000"/>
        </w:rPr>
        <w:t xml:space="preserve"> and 4</w:t>
      </w:r>
      <w:r w:rsidR="00865633">
        <w:rPr>
          <w:color w:val="000000"/>
        </w:rPr>
        <w:t>,</w:t>
      </w:r>
      <w:r>
        <w:rPr>
          <w:color w:val="000000"/>
        </w:rPr>
        <w:t xml:space="preserve">161 </w:t>
      </w:r>
      <w:r w:rsidR="007B1A52">
        <w:rPr>
          <w:color w:val="000000"/>
        </w:rPr>
        <w:t>mRNAs</w:t>
      </w:r>
      <w:r w:rsidR="00196EFC">
        <w:rPr>
          <w:color w:val="000000"/>
        </w:rPr>
        <w:t xml:space="preserve"> </w:t>
      </w:r>
      <w:r w:rsidR="00196EFC">
        <w:rPr>
          <w:color w:val="000000"/>
        </w:rPr>
        <w:fldChar w:fldCharType="begin"/>
      </w:r>
      <w:r w:rsidR="00196EFC">
        <w:rPr>
          <w:color w:val="000000"/>
        </w:rPr>
        <w:instrText xml:space="preserve"> ADDIN ZOTERO_ITEM CSL_CITATION {"citationID":"k2bv2cccv","properties":{"formattedCitation":"(Raghavan et al., 2011)","plainCitation":"(Raghavan et al., 2011)"},"citationItems":[{"id":"eI7k9OiT/dtzR6fna","uris":["http://zotero.org/users/local/nzbyWFEW/items/I3UGCMM6"],"uri":["http://zotero.org/users/local/nzbyWFEW/items/I3UGCMM6"],"itemData":{"id":"eI7k9OiT/dtzR6fna","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sidR="00196EFC">
        <w:rPr>
          <w:color w:val="000000"/>
        </w:rPr>
        <w:fldChar w:fldCharType="separate"/>
      </w:r>
      <w:r w:rsidR="00196EFC">
        <w:rPr>
          <w:noProof/>
          <w:color w:val="000000"/>
        </w:rPr>
        <w:t>(Raghavan et al., 2011)</w:t>
      </w:r>
      <w:r w:rsidR="00196EFC">
        <w:rPr>
          <w:color w:val="000000"/>
        </w:rPr>
        <w:fldChar w:fldCharType="end"/>
      </w:r>
      <w:r>
        <w:rPr>
          <w:color w:val="000000"/>
        </w:rPr>
        <w:t>. Thus our recovery of both proteins and RNA represent</w:t>
      </w:r>
      <w:r w:rsidR="00D224DF">
        <w:rPr>
          <w:color w:val="000000"/>
        </w:rPr>
        <w:t>s</w:t>
      </w:r>
      <w:r>
        <w:rPr>
          <w:color w:val="000000"/>
        </w:rPr>
        <w:t xml:space="preserve"> the state of the art of the field, far ou</w:t>
      </w:r>
      <w:r>
        <w:rPr>
          <w:color w:val="000000"/>
        </w:rPr>
        <w:t>t</w:t>
      </w:r>
      <w:r>
        <w:rPr>
          <w:color w:val="000000"/>
        </w:rPr>
        <w:t>performing recent comparative studies.  As an added benefit of our study</w:t>
      </w:r>
      <w:r w:rsidR="00B346F6">
        <w:rPr>
          <w:color w:val="000000"/>
        </w:rPr>
        <w:t>,</w:t>
      </w:r>
      <w:r>
        <w:rPr>
          <w:color w:val="000000"/>
        </w:rPr>
        <w:t xml:space="preserve"> we also simult</w:t>
      </w:r>
      <w:r>
        <w:rPr>
          <w:color w:val="000000"/>
        </w:rPr>
        <w:t>a</w:t>
      </w:r>
      <w:r>
        <w:rPr>
          <w:color w:val="000000"/>
        </w:rPr>
        <w:t>neously measured lipid</w:t>
      </w:r>
      <w:r w:rsidR="00620D74">
        <w:rPr>
          <w:color w:val="000000"/>
        </w:rPr>
        <w:t xml:space="preserve"> </w:t>
      </w:r>
      <w:r>
        <w:rPr>
          <w:color w:val="000000"/>
        </w:rPr>
        <w:t>A, phospholi</w:t>
      </w:r>
      <w:r w:rsidR="002248F9">
        <w:rPr>
          <w:color w:val="000000"/>
        </w:rPr>
        <w:t>pi</w:t>
      </w:r>
      <w:r>
        <w:rPr>
          <w:color w:val="000000"/>
        </w:rPr>
        <w:t>d</w:t>
      </w:r>
      <w:r w:rsidR="002248F9">
        <w:rPr>
          <w:color w:val="000000"/>
        </w:rPr>
        <w:t>s</w:t>
      </w:r>
      <w:r>
        <w:rPr>
          <w:color w:val="000000"/>
        </w:rPr>
        <w:t>, and flux ratios in central metabolism</w:t>
      </w:r>
      <w:r w:rsidR="00847971">
        <w:rPr>
          <w:color w:val="000000"/>
        </w:rPr>
        <w:t>, c</w:t>
      </w:r>
      <w:r>
        <w:rPr>
          <w:color w:val="000000"/>
        </w:rPr>
        <w:t xml:space="preserve">overing a wider range of cellular components than previous comparison studies. </w:t>
      </w:r>
    </w:p>
    <w:p w14:paraId="33F98C45" w14:textId="77777777" w:rsidR="00EE3948" w:rsidRDefault="00EE3948" w:rsidP="00A3644C">
      <w:pPr>
        <w:pStyle w:val="NoSpacing"/>
      </w:pPr>
    </w:p>
    <w:p w14:paraId="07870D95" w14:textId="6DFFA60F" w:rsidR="005A50CF" w:rsidRDefault="00582620" w:rsidP="005A50CF">
      <w:pPr>
        <w:pStyle w:val="Heading2"/>
      </w:pPr>
      <w:r>
        <w:t>Measured mRN</w:t>
      </w:r>
      <w:r w:rsidR="002C0133">
        <w:t>As are regulated in a comparatively</w:t>
      </w:r>
      <w:r>
        <w:t xml:space="preserve"> more uniform manner compared to proteins. </w:t>
      </w:r>
    </w:p>
    <w:p w14:paraId="039273D8" w14:textId="27CB8037"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2C0133">
        <w:fldChar w:fldCharType="begin"/>
      </w:r>
      <w:r w:rsidR="002C0133">
        <w:instrText xml:space="preserve"> ADDIN ZOTERO_ITEM CSL_CITATION {"citationID":"i1d5tkh39","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2C0133">
        <w:fldChar w:fldCharType="separate"/>
      </w:r>
      <w:r w:rsidR="002C0133">
        <w:rPr>
          <w:noProof/>
        </w:rPr>
        <w:t>(Anders and Huber, 2010)</w:t>
      </w:r>
      <w:r w:rsidR="002C0133">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6355E077" w14:textId="77777777" w:rsidR="002C0133" w:rsidRDefault="002C0133" w:rsidP="00A3644C">
      <w:pPr>
        <w:pStyle w:val="NoSpacing"/>
      </w:pPr>
    </w:p>
    <w:p w14:paraId="6320D0CA" w14:textId="2C822504"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is illu</w:t>
      </w:r>
      <w:r w:rsidR="00BA5B3C">
        <w:t>s</w:t>
      </w:r>
      <w:r w:rsidR="00BA5B3C">
        <w:t xml:space="preserve">trated by the </w:t>
      </w:r>
      <w:proofErr w:type="spellStart"/>
      <w:r w:rsidR="00BA5B3C">
        <w:t>heatmap</w:t>
      </w:r>
      <w:proofErr w:type="spellEnd"/>
      <w:r w:rsidR="00BA5B3C">
        <w:t xml:space="preserve"> of the cluster centroids of </w:t>
      </w:r>
      <w:r w:rsidR="002248F9">
        <w:t>m</w:t>
      </w:r>
      <w:r w:rsidR="00BA5B3C">
        <w:t>RNA and protein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 xml:space="preserve">much less uniform, likely due to differences in </w:t>
      </w:r>
      <w:r w:rsidR="0084560E">
        <w:t>degradation.</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w:t>
      </w:r>
      <w:r w:rsidR="00D224DF">
        <w:rPr>
          <w:shd w:val="clear" w:color="auto" w:fill="FFFFFF"/>
        </w:rPr>
        <w:t>a</w:t>
      </w:r>
      <w:r w:rsidR="00D224DF">
        <w:rPr>
          <w:shd w:val="clear" w:color="auto" w:fill="FFFFFF"/>
        </w:rPr>
        <w:t>tionary phase,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7CF6B00B" w14:textId="77777777" w:rsidR="00CF75AE" w:rsidRDefault="00CF75AE" w:rsidP="00A3644C">
      <w:pPr>
        <w:pStyle w:val="NoSpacing"/>
      </w:pPr>
    </w:p>
    <w:p w14:paraId="1ECC8DF5" w14:textId="4957F8DF"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can be globally limited in at least three ways: </w:t>
      </w:r>
      <w:r w:rsidR="00D224DF">
        <w:rPr>
          <w:shd w:val="clear" w:color="auto" w:fill="FFFFFF"/>
        </w:rPr>
        <w:t xml:space="preserve">by </w:t>
      </w:r>
      <w:r w:rsidR="00CF75AE">
        <w:rPr>
          <w:shd w:val="clear" w:color="auto" w:fill="FFFFFF"/>
        </w:rPr>
        <w:t xml:space="preserve">reducing the overall </w:t>
      </w:r>
      <w:r w:rsidR="003A3EE7">
        <w:rPr>
          <w:shd w:val="clear" w:color="auto" w:fill="FFFFFF"/>
        </w:rPr>
        <w:t>accessible</w:t>
      </w:r>
      <w:r w:rsidR="00CF75AE">
        <w:rPr>
          <w:shd w:val="clear" w:color="auto" w:fill="FFFFFF"/>
        </w:rPr>
        <w:t xml:space="preserve"> </w:t>
      </w:r>
      <w:proofErr w:type="spellStart"/>
      <w:r w:rsidR="00CF75AE">
        <w:rPr>
          <w:shd w:val="clear" w:color="auto" w:fill="FFFFFF"/>
        </w:rPr>
        <w:t>rRNA</w:t>
      </w:r>
      <w:proofErr w:type="spellEnd"/>
      <w:r w:rsidR="00CF75AE">
        <w:rPr>
          <w:shd w:val="clear" w:color="auto" w:fill="FFFFFF"/>
        </w:rPr>
        <w:t xml:space="preserve">, </w:t>
      </w:r>
      <w:r w:rsidR="00D224DF">
        <w:rPr>
          <w:shd w:val="clear" w:color="auto" w:fill="FFFFFF"/>
        </w:rPr>
        <w:t xml:space="preserve">th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CF75AE">
        <w:rPr>
          <w:shd w:val="clear" w:color="auto" w:fill="FFFFFF"/>
        </w:rPr>
        <w:t>s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 xml:space="preserv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14:paraId="286EC280" w14:textId="77777777" w:rsidR="00CF75AE" w:rsidRDefault="00CF75AE" w:rsidP="00CF75AE">
      <w:pPr>
        <w:pStyle w:val="NoSpacing"/>
      </w:pPr>
    </w:p>
    <w:p w14:paraId="3C2881D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05CD612A" w14:textId="77777777" w:rsidR="003F6DD6" w:rsidRDefault="003F6DD6" w:rsidP="00CF75AE">
      <w:pPr>
        <w:pStyle w:val="NoSpacing"/>
      </w:pPr>
    </w:p>
    <w:p w14:paraId="7908F62E"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79D794E1" w14:textId="6A886730"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 xml:space="preserve">. These cases could have </w:t>
      </w:r>
      <w:r w:rsidR="00BA5B3C">
        <w:t>intermediate protein degr</w:t>
      </w:r>
      <w:r w:rsidR="00BA5B3C">
        <w:t>a</w:t>
      </w:r>
      <w:r w:rsidR="00BA5B3C">
        <w:t>dation rate</w:t>
      </w:r>
      <w:r w:rsidR="00B346F6">
        <w:t>s</w:t>
      </w:r>
      <w:r w:rsidR="00BA5B3C">
        <w:t xml:space="preserve"> or some other post-translational regulation or nonlinearity.</w:t>
      </w:r>
    </w:p>
    <w:p w14:paraId="4ADF48A4" w14:textId="77777777" w:rsidR="00D210C3" w:rsidRDefault="00D210C3" w:rsidP="00D210C3">
      <w:pPr>
        <w:pStyle w:val="NoSpacing"/>
      </w:pPr>
    </w:p>
    <w:p w14:paraId="442FA497" w14:textId="77777777" w:rsidR="00D210C3" w:rsidRDefault="00D210C3" w:rsidP="00D210C3">
      <w:pPr>
        <w:pStyle w:val="NoSpacing"/>
      </w:pPr>
      <w:r w:rsidRPr="00795F8F">
        <w:t>Plotted</w:t>
      </w:r>
      <w:r>
        <w:t xml:space="preserve"> in Figure 2C and D are histograms of the Spearman correlation coefficients (</w:t>
      </w:r>
      <w:r>
        <w:rPr>
          <w:rFonts w:ascii="Times New Roman" w:hAnsi="Times New Roman"/>
        </w:rPr>
        <w:t xml:space="preserve">ρ) </w:t>
      </w:r>
      <w:r>
        <w:t>ca</w:t>
      </w:r>
      <w:r>
        <w:t>l</w:t>
      </w:r>
      <w:r>
        <w:t>culated for proteins vs. the integrals of their transcripts (integral regulation) and protein vs. their transcripts (proportional regulation), respectively. Approximately 15% of the pr</w:t>
      </w:r>
      <w:r>
        <w:t>o</w:t>
      </w:r>
      <w:r>
        <w:t>teins correlated highly (</w:t>
      </w:r>
      <w:r>
        <w:rPr>
          <w:rFonts w:ascii="Times New Roman" w:hAnsi="Times New Roman"/>
        </w:rPr>
        <w:t>ρ</w:t>
      </w:r>
      <w:r>
        <w:t>&gt;0.70) with the integrals of their transcripts whereas approx</w:t>
      </w:r>
      <w:r>
        <w:t>i</w:t>
      </w:r>
      <w:r>
        <w:t>mately 20% correlated highly with their transcript levels. There was little overlap between the two sets, as can be seen by the strong anti-correlation in the 2D histogram</w:t>
      </w:r>
      <w:r>
        <w:rPr>
          <w:shd w:val="clear" w:color="auto" w:fill="FFFFFF"/>
        </w:rPr>
        <w:t xml:space="preserve"> in Figure 2E of protein versus the integral and proportional levels of mRNA. Genes that were propo</w:t>
      </w:r>
      <w:r>
        <w:rPr>
          <w:shd w:val="clear" w:color="auto" w:fill="FFFFFF"/>
        </w:rPr>
        <w:t>r</w:t>
      </w:r>
      <w:r>
        <w:rPr>
          <w:shd w:val="clear" w:color="auto" w:fill="FFFFFF"/>
        </w:rPr>
        <w:t xml:space="preserve">tionally regulated were enriched for, among other things, locomotion and cell division. Genes that were integrally regulated were enriched for glycerol, </w:t>
      </w:r>
      <w:proofErr w:type="spellStart"/>
      <w:r>
        <w:rPr>
          <w:shd w:val="clear" w:color="auto" w:fill="FFFFFF"/>
        </w:rPr>
        <w:t>aditol</w:t>
      </w:r>
      <w:proofErr w:type="spellEnd"/>
      <w:r>
        <w:rPr>
          <w:shd w:val="clear" w:color="auto" w:fill="FFFFFF"/>
        </w:rPr>
        <w:t xml:space="preserve">, and </w:t>
      </w:r>
      <w:proofErr w:type="spellStart"/>
      <w:r>
        <w:rPr>
          <w:shd w:val="clear" w:color="auto" w:fill="FFFFFF"/>
        </w:rPr>
        <w:t>polyol</w:t>
      </w:r>
      <w:proofErr w:type="spellEnd"/>
      <w:r>
        <w:rPr>
          <w:shd w:val="clear" w:color="auto" w:fill="FFFFFF"/>
        </w:rPr>
        <w:t xml:space="preserve"> metab</w:t>
      </w:r>
      <w:r>
        <w:rPr>
          <w:shd w:val="clear" w:color="auto" w:fill="FFFFFF"/>
        </w:rPr>
        <w:t>o</w:t>
      </w:r>
      <w:r>
        <w:rPr>
          <w:shd w:val="clear" w:color="auto" w:fill="FFFFFF"/>
        </w:rPr>
        <w:t xml:space="preserve">lism. For a full list of proteins that were either proportionally or integrally related to their transcripts see Figure 2-supplemental table 1 and 2, respectively. Approximately 65% of proteins did not fit one of these limiting models of how transcript and protein abundance were correlated; they may experience </w:t>
      </w:r>
      <w:r>
        <w:t>intermediate protein degradation rates or their e</w:t>
      </w:r>
      <w:r>
        <w:t>x</w:t>
      </w:r>
      <w:r>
        <w:t>pression and activity may be controlled by more complex post-translational modifications</w:t>
      </w:r>
      <w:r>
        <w:rPr>
          <w:shd w:val="clear" w:color="auto" w:fill="FFFFFF"/>
        </w:rPr>
        <w:t>.</w:t>
      </w:r>
    </w:p>
    <w:p w14:paraId="42369CF1" w14:textId="77777777" w:rsidR="00D210C3" w:rsidRDefault="00D210C3" w:rsidP="0084560E">
      <w:pPr>
        <w:pStyle w:val="NoSpacing"/>
      </w:pPr>
    </w:p>
    <w:p w14:paraId="08F4A233" w14:textId="12E016C0" w:rsidR="00D210C3" w:rsidRDefault="00D210C3" w:rsidP="00D210C3">
      <w:pPr>
        <w:pStyle w:val="NoSpacing"/>
      </w:pPr>
      <w:r>
        <w:t>To put proteins and RNA within a given sample on comparable absolute scales, we norma</w:t>
      </w:r>
      <w:r>
        <w:t>l</w:t>
      </w:r>
      <w:r>
        <w:t xml:space="preserve">ized protein counts using the Apex </w:t>
      </w:r>
      <w:r w:rsidRPr="00795F8F">
        <w:t>method</w:t>
      </w:r>
      <w:bookmarkStart w:id="1" w:name="ZOTERO_BREF_THMeh0SvPcJl"/>
      <w:r w:rsidRPr="00795F8F">
        <w:t xml:space="preserve"> </w:t>
      </w:r>
      <w:bookmarkEnd w:id="1"/>
      <w:r w:rsidRPr="00795F8F">
        <w:fldChar w:fldCharType="begin"/>
      </w:r>
      <w:r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Pr="00795F8F">
        <w:fldChar w:fldCharType="separate"/>
      </w:r>
      <w:r w:rsidRPr="00795F8F">
        <w:t>(Lu et al., 2007)</w:t>
      </w:r>
      <w:r w:rsidRPr="00795F8F">
        <w:fldChar w:fldCharType="end"/>
      </w:r>
      <w:r w:rsidRPr="00795F8F">
        <w:t xml:space="preserve"> for absolute</w:t>
      </w:r>
      <w:r>
        <w:t xml:space="preserve"> quantification, and we normalized mRNA counts to the length of each transcript. Both protein and mRNA le</w:t>
      </w:r>
      <w:r>
        <w:t>v</w:t>
      </w:r>
      <w:r>
        <w:t xml:space="preserve">els were then averaged across all three biological replicates. Additionally, all proteins and mRNAs were scaled by the average of all proteins and mRNA. </w:t>
      </w:r>
    </w:p>
    <w:p w14:paraId="27A51C0D" w14:textId="77777777" w:rsidR="00D210C3" w:rsidRDefault="00D210C3" w:rsidP="0084560E">
      <w:pPr>
        <w:pStyle w:val="NoSpacing"/>
      </w:pPr>
    </w:p>
    <w:p w14:paraId="63D28BB0" w14:textId="39D585FD"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2" w:name="__DdeLink__5310_903009628"/>
      <w:r w:rsidR="00531AE5">
        <w:t xml:space="preserve">pearman </w:t>
      </w:r>
      <w:r w:rsidRPr="00DD6EEC">
        <w:t>ρ</w:t>
      </w:r>
      <w:bookmarkEnd w:id="2"/>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w:t>
      </w:r>
      <w:r w:rsidR="00D366DC">
        <w:t>≤</w:t>
      </w:r>
      <w:r w:rsidR="0044751C">
        <w:t>8</w:t>
      </w:r>
      <w:r w:rsidR="00350F5D">
        <w:t xml:space="preserve"> h</w:t>
      </w:r>
      <w:r w:rsidR="00D224DF">
        <w:t>,</w:t>
      </w:r>
      <w:r w:rsidR="0044751C">
        <w:t xml:space="preserve"> with a correlation coefficient of ~0.71. After 8</w:t>
      </w:r>
      <w:r w:rsidR="00350F5D">
        <w:t xml:space="preserve"> h</w:t>
      </w:r>
      <w:r w:rsidR="0044751C">
        <w:t>, when cells ha</w:t>
      </w:r>
      <w:r w:rsidR="00D224DF">
        <w:t>d</w:t>
      </w:r>
      <w:r w:rsidR="0044751C">
        <w:t xml:space="preserve"> entered stationary phase, the correlation </w:t>
      </w:r>
      <w:r w:rsidR="007F15B3">
        <w:t>was</w:t>
      </w:r>
      <w:r w:rsidR="0044751C">
        <w:t xml:space="preserve"> much weaker</w:t>
      </w:r>
      <w:r w:rsidR="00D224DF">
        <w:t>,</w:t>
      </w:r>
      <w:r w:rsidR="0044751C">
        <w:t xml:space="preserve"> with correlations around 0.3-0.4 (Figure 2 – Su</w:t>
      </w:r>
      <w:r w:rsidR="0044751C">
        <w:t>p</w:t>
      </w:r>
      <w:r w:rsidR="0044751C">
        <w:t xml:space="preserve">plemental Figure 2).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l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05168B" w:rsidRPr="0084560E">
        <w:fldChar w:fldCharType="end"/>
      </w:r>
      <w:r w:rsidR="00140E5E">
        <w:t>.</w:t>
      </w:r>
    </w:p>
    <w:p w14:paraId="7EE72D9A" w14:textId="77777777" w:rsidR="003F6DD6" w:rsidRDefault="003F6DD6" w:rsidP="0084560E">
      <w:pPr>
        <w:pStyle w:val="NoSpacing"/>
      </w:pPr>
    </w:p>
    <w:p w14:paraId="1BFA17B2" w14:textId="77777777" w:rsidR="005A50CF" w:rsidRDefault="003039BC" w:rsidP="005A50CF">
      <w:pPr>
        <w:pStyle w:val="Heading2"/>
      </w:pPr>
      <w:r>
        <w:t xml:space="preserve">RNAs within an operon correlated strongly while proteins within an operon did not necessarily correlate strongly with each other. </w:t>
      </w:r>
    </w:p>
    <w:p w14:paraId="646BC434" w14:textId="6A5C51EC" w:rsidR="005A50CF" w:rsidRDefault="00BA5B3C" w:rsidP="00A3644C">
      <w:pPr>
        <w:pStyle w:val="NoSpacing"/>
      </w:pPr>
      <w:r>
        <w:t xml:space="preserve">Genes within an operon </w:t>
      </w:r>
      <w:r w:rsidR="00884AC6">
        <w:t xml:space="preserve">are </w:t>
      </w:r>
      <w:r>
        <w:t xml:space="preserve">co-transcribed as a single RNA and thus </w:t>
      </w:r>
      <w:r w:rsidR="00884AC6">
        <w:t xml:space="preserve">are </w:t>
      </w:r>
      <w:r>
        <w:t>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3" w:name="ZOTERO_BREF_m4cwLnSdbpGF"/>
      <w:r w:rsidR="00264ECA" w:rsidRPr="00795F8F">
        <w:t xml:space="preserve"> </w:t>
      </w:r>
      <w:bookmarkEnd w:id="3"/>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It</w:t>
      </w:r>
      <w:r>
        <w:t xml:space="preserve"> has been </w:t>
      </w:r>
      <w:r w:rsidR="007F15B3">
        <w:t xml:space="preserve">suggested that </w:t>
      </w:r>
      <w:r w:rsidR="00E84157">
        <w:t xml:space="preserve">there is a </w:t>
      </w:r>
      <w:r>
        <w:t xml:space="preserve">correlation between the translational efficiency of a gene and its genetic distance from the end of the </w:t>
      </w:r>
      <w:r w:rsidRPr="00795F8F">
        <w:t>operon</w:t>
      </w:r>
      <w:bookmarkStart w:id="4" w:name="__UnoMark__1952_580114490"/>
      <w:r w:rsidR="00264ECA" w:rsidRPr="00795F8F">
        <w:t xml:space="preserve"> </w:t>
      </w:r>
      <w:bookmarkStart w:id="5" w:name="__UnoMark__1841_580114490"/>
      <w:bookmarkStart w:id="6" w:name="ZOTERO_BREF_Y64mqMGDZF9v"/>
      <w:bookmarkEnd w:id="4"/>
      <w:bookmarkEnd w:id="5"/>
      <w:bookmarkEnd w:id="6"/>
      <w:r w:rsidR="0005168B"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05168B" w:rsidRPr="00795F8F">
        <w:fldChar w:fldCharType="separate"/>
      </w:r>
      <w:r w:rsidR="009776B6">
        <w:t>(Lim et al., 2011a)</w:t>
      </w:r>
      <w:r w:rsidR="0005168B" w:rsidRPr="00795F8F">
        <w:fldChar w:fldCharType="end"/>
      </w:r>
      <w:r w:rsidR="002C1CF2" w:rsidRPr="00795F8F">
        <w:t>.</w:t>
      </w:r>
      <w:r w:rsidRPr="00795F8F">
        <w:t xml:space="preserve">  We expect</w:t>
      </w:r>
      <w:r w:rsidR="00015CC4">
        <w:t>ed</w:t>
      </w:r>
      <w:r w:rsidRPr="00795F8F">
        <w:t xml:space="preserve"> to see very high correlation between RNAs within an operon as they </w:t>
      </w:r>
      <w:r w:rsidR="00FA6EAE">
        <w:t>were</w:t>
      </w:r>
      <w:r w:rsidRPr="00795F8F">
        <w:t xml:space="preserve"> under</w:t>
      </w:r>
      <w:r>
        <w:t xml:space="preserve"> the same transcriptional control; however, we expect</w:t>
      </w:r>
      <w:r w:rsidR="00015CC4">
        <w:t>ed</w:t>
      </w:r>
      <w:r>
        <w:t xml:space="preserve"> there to be less correlation between proteins within an operon as </w:t>
      </w:r>
      <w:r w:rsidR="006E2006">
        <w:t>they are</w:t>
      </w:r>
      <w:r>
        <w:t xml:space="preserve"> not guaranteed to be under the same translational/post-translational regulation. </w:t>
      </w:r>
    </w:p>
    <w:p w14:paraId="548F903C" w14:textId="77777777" w:rsidR="00D210C3" w:rsidRDefault="00D210C3" w:rsidP="00A3644C">
      <w:pPr>
        <w:pStyle w:val="NoSpacing"/>
      </w:pPr>
    </w:p>
    <w:p w14:paraId="0280C660" w14:textId="77777777" w:rsidR="005A50CF" w:rsidRPr="00D210C3" w:rsidRDefault="00BA5B3C" w:rsidP="00D210C3">
      <w:pPr>
        <w:pStyle w:val="NoSpacing"/>
      </w:pPr>
      <w:r w:rsidRPr="00D210C3">
        <w:t>As a measure of correlation of gene expression within an operon we to</w:t>
      </w:r>
      <w:r w:rsidR="00264ECA" w:rsidRPr="00D210C3">
        <w:t xml:space="preserve">ok the average of the pairwise </w:t>
      </w:r>
      <w:r w:rsidR="008130BF" w:rsidRPr="00D210C3">
        <w:t>Spearman</w:t>
      </w:r>
      <w:r w:rsidRPr="00D210C3">
        <w:t xml:space="preserve"> correlation coefficient for all possible pairs of transcripts and proteins within an operon. Approximately eighty percent of transcripts had a mean pairwise corr</w:t>
      </w:r>
      <w:r w:rsidRPr="00D210C3">
        <w:t>e</w:t>
      </w:r>
      <w:r w:rsidRPr="00D210C3">
        <w:t>lation coefficient greater than 0.8 within an operon (</w:t>
      </w:r>
      <w:r w:rsidR="008B0D42" w:rsidRPr="00D210C3">
        <w:t>Figure</w:t>
      </w:r>
      <w:r w:rsidRPr="00D210C3">
        <w:t xml:space="preserve"> </w:t>
      </w:r>
      <w:r w:rsidR="004B4F81" w:rsidRPr="00D210C3">
        <w:t>3A</w:t>
      </w:r>
      <w:r w:rsidRPr="00D210C3">
        <w:t>). On the other hand</w:t>
      </w:r>
      <w:r w:rsidR="00015CC4" w:rsidRPr="00D210C3">
        <w:t>,</w:t>
      </w:r>
      <w:r w:rsidRPr="00D210C3">
        <w:t xml:space="preserve"> less than fourteen percent of proteins had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1552F61B" w14:textId="77777777" w:rsidR="00A3644C" w:rsidRDefault="00A3644C" w:rsidP="005A50CF">
      <w:pPr>
        <w:pStyle w:val="BodyText"/>
      </w:pPr>
    </w:p>
    <w:p w14:paraId="7439EBD6"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5C90DDFC" w14:textId="044FDB12"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tion (DE) algorithm</w:t>
      </w:r>
      <w:r w:rsidR="00BE6C5E">
        <w:t xml:space="preserve"> with </w:t>
      </w:r>
      <w:r>
        <w:t>the fitness function used in minimization scaled to the exper</w:t>
      </w:r>
      <w:r>
        <w:t>i</w:t>
      </w:r>
      <w:r>
        <w:t xml:space="preserve">mental error (see methods). Thus, our algorithm </w:t>
      </w:r>
      <w:r w:rsidR="00614FB5">
        <w:t xml:space="preserve">provided </w:t>
      </w:r>
      <w:r>
        <w:t xml:space="preserve">confidence intervals for our fit based upon the variability in biological replicates. </w:t>
      </w:r>
    </w:p>
    <w:p w14:paraId="0681D54F" w14:textId="77777777" w:rsidR="00BA7B16" w:rsidRDefault="00BA7B16" w:rsidP="00A228D1">
      <w:pPr>
        <w:pStyle w:val="NoSpacing"/>
      </w:pPr>
    </w:p>
    <w:p w14:paraId="6D195EBC" w14:textId="73F4FA17" w:rsidR="00A228D1" w:rsidRDefault="00BA5B3C" w:rsidP="00A228D1">
      <w:pPr>
        <w:pStyle w:val="NoSpacing"/>
      </w:pPr>
      <w:r>
        <w:t>To demonstrate the effective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w:t>
      </w:r>
      <w:r>
        <w:t>e</w:t>
      </w:r>
      <w:r>
        <w:t xml:space="preserv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w:t>
      </w:r>
      <w:r w:rsidR="00A228D1">
        <w:t>u</w:t>
      </w:r>
      <w:r w:rsidR="00A228D1">
        <w:t xml:space="preserve">ous curve to our data (Fig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n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stationary phase. </w:t>
      </w:r>
    </w:p>
    <w:p w14:paraId="01544504" w14:textId="77777777" w:rsidR="00A3644C" w:rsidRDefault="00A3644C" w:rsidP="00A3644C">
      <w:pPr>
        <w:pStyle w:val="NoSpacing"/>
      </w:pPr>
    </w:p>
    <w:p w14:paraId="18E86187" w14:textId="4B3C62EE"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25F23EEE" w14:textId="77777777" w:rsidR="00A3644C" w:rsidRDefault="00A3644C" w:rsidP="00A3644C">
      <w:pPr>
        <w:pStyle w:val="NoSpacing"/>
      </w:pPr>
    </w:p>
    <w:p w14:paraId="5964E8FE" w14:textId="1F2896DB"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0F4B4722" w14:textId="77777777" w:rsidR="00A3644C" w:rsidRDefault="00A3644C" w:rsidP="00A3644C">
      <w:pPr>
        <w:pStyle w:val="NoSpacing"/>
      </w:pPr>
    </w:p>
    <w:p w14:paraId="55F49FE5" w14:textId="4656C763"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3315313F" w14:textId="77777777" w:rsidR="003F6DD6" w:rsidRDefault="003F6DD6" w:rsidP="00A3644C">
      <w:pPr>
        <w:pStyle w:val="NoSpacing"/>
      </w:pPr>
    </w:p>
    <w:p w14:paraId="24A6E50B" w14:textId="12109D92" w:rsidR="005A50CF" w:rsidRDefault="006B2A1D" w:rsidP="005A50CF">
      <w:pPr>
        <w:pStyle w:val="Heading2"/>
      </w:pPr>
      <w:r>
        <w:t>Central m</w:t>
      </w:r>
      <w:r w:rsidR="003039BC">
        <w:t>etabolic fluxes</w:t>
      </w:r>
      <w:r w:rsidR="008D5C14">
        <w:t xml:space="preserve"> </w:t>
      </w:r>
      <w:r>
        <w:t xml:space="preserve">were consistent during exponential growth </w:t>
      </w:r>
    </w:p>
    <w:p w14:paraId="31AD8A19" w14:textId="5123BE04" w:rsidR="00FA6EAE" w:rsidRDefault="00FA6EAE" w:rsidP="00FA6EAE">
      <w:pPr>
        <w:pStyle w:val="NoSpacing"/>
      </w:pPr>
      <w:r>
        <w:t>We used flux ratio analysis to measure the relative metabolic fluxes passing through diffe</w:t>
      </w:r>
      <w:r>
        <w:t>r</w:t>
      </w:r>
      <w:r>
        <w:t>ent branches of the central metabolism</w:t>
      </w:r>
      <w:r w:rsidR="0060429C">
        <w:t xml:space="preserve"> </w:t>
      </w:r>
      <w:r w:rsidR="0060429C">
        <w:fldChar w:fldCharType="begin"/>
      </w:r>
      <w:r w:rsidR="0060429C">
        <w:instrText xml:space="preserve"> ADDIN ZOTERO_ITEM CSL_CITATION {"citationID":"epbi2psac","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60429C">
        <w:fldChar w:fldCharType="separate"/>
      </w:r>
      <w:r w:rsidR="0060429C">
        <w:rPr>
          <w:noProof/>
        </w:rPr>
        <w:t>(Harcombe et al., 2013; Zamboni et al., 2009)</w:t>
      </w:r>
      <w:r w:rsidR="0060429C">
        <w:fldChar w:fldCharType="end"/>
      </w:r>
      <w:r>
        <w:t xml:space="preserve">. To measure flux ratios we used the </w:t>
      </w:r>
      <w:proofErr w:type="spellStart"/>
      <w:r>
        <w:t>FiatFlux</w:t>
      </w:r>
      <w:proofErr w:type="spellEnd"/>
      <w:r>
        <w:t xml:space="preserve"> software that fits a metabolic model to the amino acid labeling pattern </w:t>
      </w:r>
      <w:r w:rsidR="0081688C">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81688C">
        <w:fldChar w:fldCharType="separate"/>
      </w:r>
      <w:r w:rsidR="0081688C">
        <w:rPr>
          <w:noProof/>
        </w:rPr>
        <w:t>(Zamboni et al., 2005)</w:t>
      </w:r>
      <w:r w:rsidR="0081688C">
        <w:fldChar w:fldCharType="end"/>
      </w:r>
      <w:r>
        <w:t xml:space="preserve">. </w:t>
      </w:r>
      <w:r w:rsidR="006B2A1D">
        <w:t>Importantly, this analysis represents the int</w:t>
      </w:r>
      <w:r w:rsidR="006B2A1D">
        <w:t>e</w:t>
      </w:r>
      <w:r w:rsidR="006B2A1D">
        <w:t xml:space="preserve">gral of metabolism until the </w:t>
      </w:r>
      <w:r w:rsidR="0060429C">
        <w:t>time at which the measurement was taken</w:t>
      </w:r>
      <w:r w:rsidR="006B2A1D">
        <w:t xml:space="preserve">. </w:t>
      </w:r>
      <w:r>
        <w:t xml:space="preserve">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growing (after ~8</w:t>
      </w:r>
      <w:r w:rsidR="00350F5D">
        <w:t xml:space="preserve"> h</w:t>
      </w:r>
      <w:r w:rsidR="001544BF">
        <w:t>)</w:t>
      </w:r>
      <w:r w:rsidR="0081688C">
        <w:t>,</w:t>
      </w:r>
      <w:r w:rsidR="001544BF">
        <w:t xml:space="preserve"> we didn’t</w:t>
      </w:r>
      <w:r>
        <w:t xml:space="preserve"> include the flux ratios after this point. Our major observation was that there was little change in flux ratios throughout growth, and for most of the experiment this initial labeling remain</w:t>
      </w:r>
      <w:r w:rsidR="0081688C">
        <w:t>ed</w:t>
      </w:r>
      <w:r>
        <w:t xml:space="preserve"> (Figure 1-supplemental figure 2A-I). Interestingly, we observed changes</w:t>
      </w:r>
      <w:r w:rsidR="0081688C">
        <w:t xml:space="preserve"> at two weeks</w:t>
      </w:r>
      <w:r>
        <w:t xml:space="preserve"> in the flux ratio in P5P from G6P lower branch (Figure 1-supplemental figure 2G). Given that there </w:t>
      </w:r>
      <w:r w:rsidR="007F15B3">
        <w:t>was</w:t>
      </w:r>
      <w:r>
        <w:t xml:space="preserve"> no net synthesis of amino acids after growth cease</w:t>
      </w:r>
      <w:r w:rsidR="001544BF">
        <w:t>d</w:t>
      </w:r>
      <w:r>
        <w:t xml:space="preserve">, we cannot use the steady-state approach to interpret these data. </w:t>
      </w:r>
      <w:r w:rsidR="0081688C">
        <w:t>They</w:t>
      </w:r>
      <w:r>
        <w:t xml:space="preserve"> do suggest, however, that either internal am</w:t>
      </w:r>
      <w:r>
        <w:t>i</w:t>
      </w:r>
      <w:r>
        <w:t xml:space="preserve">no acid recycling or some de novo </w:t>
      </w:r>
      <w:r w:rsidR="0069308A">
        <w:t xml:space="preserve">amino acid </w:t>
      </w:r>
      <w:r>
        <w:t xml:space="preserve">synthesis from </w:t>
      </w:r>
      <w:r w:rsidR="0069308A">
        <w:t xml:space="preserve">recycling nutrients released by dead cells </w:t>
      </w:r>
      <w:r w:rsidR="001544BF">
        <w:t xml:space="preserve">occurred </w:t>
      </w:r>
      <w:r>
        <w:t xml:space="preserve">after 1 week. </w:t>
      </w:r>
    </w:p>
    <w:p w14:paraId="4F0EFF13" w14:textId="77777777" w:rsidR="003F6DD6" w:rsidRDefault="003F6DD6" w:rsidP="00FA6EAE">
      <w:pPr>
        <w:pStyle w:val="NoSpacing"/>
      </w:pPr>
    </w:p>
    <w:p w14:paraId="6997B646" w14:textId="77777777" w:rsidR="005A50CF" w:rsidRDefault="00946BC4" w:rsidP="005A50CF">
      <w:pPr>
        <w:pStyle w:val="Heading2"/>
      </w:pPr>
      <w:r>
        <w:t xml:space="preserve">Lipids are </w:t>
      </w:r>
      <w:r w:rsidR="003039BC">
        <w:t xml:space="preserve">modified in response to starvation for up to two weeks </w:t>
      </w:r>
    </w:p>
    <w:p w14:paraId="7C38896C" w14:textId="18BD84C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1FFCE6F4" w14:textId="77777777" w:rsidR="00DC06A9" w:rsidRPr="00DC06A9" w:rsidRDefault="00DC06A9" w:rsidP="00DC06A9">
      <w:pPr>
        <w:pStyle w:val="NoSpacing"/>
        <w:rPr>
          <w:color w:val="222222"/>
        </w:rPr>
      </w:pPr>
    </w:p>
    <w:p w14:paraId="4434D5B7" w14:textId="4B7AC77A"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w:t>
      </w:r>
      <w:r w:rsidRPr="00DC06A9">
        <w:rPr>
          <w:color w:val="222222"/>
        </w:rPr>
        <w:t>r</w:t>
      </w:r>
      <w:r w:rsidRPr="00DC06A9">
        <w:rPr>
          <w:color w:val="222222"/>
        </w:rPr>
        <w:t xml:space="preserve">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for transition to stationary phas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1 week,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39F7945D" w14:textId="77777777" w:rsidR="005A50CF" w:rsidRDefault="00BA5B3C" w:rsidP="005A50CF">
      <w:pPr>
        <w:pStyle w:val="Heading1"/>
      </w:pPr>
      <w:r>
        <w:t>Discussion</w:t>
      </w:r>
    </w:p>
    <w:p w14:paraId="519253E9" w14:textId="77777777"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 xml:space="preserve">summarized in Figure 6.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7F15B3">
        <w:t>was</w:t>
      </w:r>
      <w:r w:rsidR="00F5631D">
        <w:t xml:space="preserve"> reduced</w:t>
      </w:r>
      <w:r w:rsidR="000F36F6">
        <w:t>,</w:t>
      </w:r>
      <w:r w:rsidR="00946BC4">
        <w:t xml:space="preserve"> and the reduction in the overall pool of mRNA could </w:t>
      </w:r>
      <w:r w:rsidR="00F634F3">
        <w:t>have helped</w:t>
      </w:r>
      <w:r w:rsidR="005B2B65">
        <w:t xml:space="preserve"> limit</w:t>
      </w:r>
      <w:r w:rsidR="00946BC4">
        <w:t xml:space="preserve"> new protein synthesis.  In response to starv</w:t>
      </w:r>
      <w:r w:rsidR="00946BC4">
        <w:t>a</w:t>
      </w:r>
      <w:r w:rsidR="00946BC4">
        <w:t>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modified lipids dominate</w:t>
      </w:r>
      <w:r w:rsidR="008013BE">
        <w:t>d</w:t>
      </w:r>
      <w:r w:rsidR="002B2B1C">
        <w:t xml:space="preserve"> the </w:t>
      </w:r>
      <w:r w:rsidR="005B2B65">
        <w:t xml:space="preserve">lipid </w:t>
      </w:r>
      <w:r w:rsidR="002B2B1C">
        <w:t xml:space="preserve">population </w:t>
      </w:r>
      <w:r w:rsidR="008013BE">
        <w:t xml:space="preserve">at </w:t>
      </w:r>
      <w:r w:rsidR="002B2B1C">
        <w:t>two weeks.</w:t>
      </w:r>
    </w:p>
    <w:p w14:paraId="22C9C1B9" w14:textId="77777777" w:rsidR="00A6757F" w:rsidRDefault="00A6757F" w:rsidP="001A7C5B">
      <w:pPr>
        <w:pStyle w:val="NoSpacing"/>
      </w:pPr>
    </w:p>
    <w:p w14:paraId="6A03872E" w14:textId="179B4F92" w:rsidR="001A7C5B" w:rsidRDefault="00F5631D" w:rsidP="001A7C5B">
      <w:pPr>
        <w:pStyle w:val="NoSpacing"/>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2 week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w:t>
      </w:r>
      <w:r w:rsidR="0079687C">
        <w:t xml:space="preserve"> in an unb</w:t>
      </w:r>
      <w:r w:rsidR="0079687C">
        <w:t>i</w:t>
      </w:r>
      <w:r w:rsidR="0079687C">
        <w:t>ased manner</w:t>
      </w:r>
      <w:r w:rsidR="001A7C5B">
        <w:t xml:space="preserve">. The enriched terms in </w:t>
      </w:r>
      <w:r w:rsidR="0079687C">
        <w:t xml:space="preserve">the resulting classification </w:t>
      </w:r>
      <w:r w:rsidR="00FA6EAE">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nsistent with, cells coping with starvation</w:t>
      </w:r>
      <w:r w:rsidR="002B2B1C">
        <w:t xml:space="preserve"> (Fi</w:t>
      </w:r>
      <w:r w:rsidR="002B2B1C">
        <w:t>g</w:t>
      </w:r>
      <w:r w:rsidR="002B2B1C">
        <w:t>ure 6E)</w:t>
      </w:r>
      <w:r w:rsidR="001A7C5B">
        <w:t xml:space="preserve">. </w:t>
      </w:r>
      <w:r w:rsidR="0079687C">
        <w:t xml:space="preserve">Importantly, this classification </w:t>
      </w:r>
      <w:r w:rsidR="001A7C5B">
        <w:t xml:space="preserve">was accomplished </w:t>
      </w:r>
      <w:r w:rsidR="005B5095">
        <w:t xml:space="preserve">in an unbiased manner, </w:t>
      </w:r>
      <w:r w:rsidR="001A7C5B">
        <w:t xml:space="preserve">without any </w:t>
      </w:r>
      <w:r w:rsidR="001A7C5B" w:rsidRPr="004E30A7">
        <w:t>ad</w:t>
      </w:r>
      <w:r w:rsidR="00194520" w:rsidRPr="004E30A7">
        <w:t xml:space="preserve"> </w:t>
      </w:r>
      <w:r w:rsidR="001A7C5B" w:rsidRPr="004E30A7">
        <w:t>hoc</w:t>
      </w:r>
      <w:r w:rsidR="001A7C5B">
        <w:t xml:space="preserve"> </w:t>
      </w:r>
      <w:r w:rsidR="006D1609">
        <w:t>assumptions about</w:t>
      </w:r>
      <w:r w:rsidR="00855EF0">
        <w:t xml:space="preserve"> </w:t>
      </w:r>
      <w:r w:rsidR="005B5095">
        <w:t xml:space="preserve">the number of </w:t>
      </w:r>
      <w:r w:rsidR="00855EF0">
        <w:t>cluster</w:t>
      </w:r>
      <w:r w:rsidR="005B5095">
        <w:t xml:space="preserve">s </w:t>
      </w:r>
      <w:r w:rsidR="006D1609">
        <w:t xml:space="preserve">that should exist </w:t>
      </w:r>
      <w:r w:rsidR="005B5095">
        <w:t>in the data</w:t>
      </w:r>
      <w:r w:rsidR="001A7C5B">
        <w:t xml:space="preserve">. </w:t>
      </w:r>
    </w:p>
    <w:p w14:paraId="2465CFEC" w14:textId="77777777" w:rsidR="00B9696F" w:rsidRDefault="00B9696F" w:rsidP="001A7C5B">
      <w:pPr>
        <w:pStyle w:val="NoSpacing"/>
      </w:pPr>
    </w:p>
    <w:p w14:paraId="70E64CE6" w14:textId="63CAA483"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035091">
        <w:t>The</w:t>
      </w:r>
      <w:r w:rsidR="00B9696F">
        <w:t xml:space="preserve"> stringent response</w:t>
      </w:r>
      <w:r w:rsidR="00035091">
        <w:t>,</w:t>
      </w:r>
      <w:r w:rsidR="00B9696F">
        <w:t xml:space="preserve"> activated</w:t>
      </w:r>
      <w:r w:rsidR="00035091">
        <w:t xml:space="preserve"> in starving cells</w:t>
      </w:r>
      <w:r w:rsidR="00B9696F">
        <w:t xml:space="preserve"> through </w:t>
      </w:r>
      <w:r w:rsidR="00035091">
        <w:t xml:space="preserve">the </w:t>
      </w:r>
      <w:proofErr w:type="spellStart"/>
      <w:r w:rsidR="00B9696F">
        <w:t>ppGpp</w:t>
      </w:r>
      <w:proofErr w:type="spellEnd"/>
      <w:r w:rsidR="00035091">
        <w:t xml:space="preserve"> </w:t>
      </w:r>
      <w:proofErr w:type="spellStart"/>
      <w:r w:rsidR="00035091">
        <w:t>alarmone</w:t>
      </w:r>
      <w:proofErr w:type="spellEnd"/>
      <w:r w:rsidR="00B9696F">
        <w:t xml:space="preserve">, </w:t>
      </w:r>
      <w:r w:rsidR="008013BE">
        <w:t>down</w:t>
      </w:r>
      <w:r w:rsidR="00D62088">
        <w:t>-</w:t>
      </w:r>
      <w:r w:rsidR="00035091">
        <w:t xml:space="preserve">regulates </w:t>
      </w:r>
      <w:r w:rsidR="008013BE">
        <w:t xml:space="preserve">new </w:t>
      </w:r>
      <w:proofErr w:type="spellStart"/>
      <w:r w:rsidR="00B9696F">
        <w:t>rRNA</w:t>
      </w:r>
      <w:proofErr w:type="spellEnd"/>
      <w:r w:rsidR="008013BE">
        <w:t xml:space="preserve"> synthesis</w:t>
      </w:r>
      <w:r w:rsidR="00B9696F">
        <w:t xml:space="preserve">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xml:space="preserve">.  </w:t>
      </w:r>
      <w:r w:rsidR="00150045">
        <w:t>However, i</w:t>
      </w:r>
      <w:r w:rsidR="00B9696F">
        <w:t>n our data, the fraction of</w:t>
      </w:r>
      <w:r w:rsidR="00D17909">
        <w:t xml:space="preserve"> relative</w:t>
      </w:r>
      <w:r w:rsidR="00B9696F">
        <w:t xml:space="preserve"> </w:t>
      </w:r>
      <w:proofErr w:type="spellStart"/>
      <w:r w:rsidR="00B9696F">
        <w:t>rRNA</w:t>
      </w:r>
      <w:proofErr w:type="spellEnd"/>
      <w:r w:rsidR="00B9696F">
        <w:t xml:space="preserve"> </w:t>
      </w:r>
      <w:r w:rsidR="00150045">
        <w:t xml:space="preserve">within a cell </w:t>
      </w:r>
      <w:r w:rsidR="00B9696F">
        <w:t>change</w:t>
      </w:r>
      <w:r w:rsidR="008013BE">
        <w:t>d</w:t>
      </w:r>
      <w:r w:rsidR="00B9696F">
        <w:t xml:space="preserve"> little </w:t>
      </w:r>
      <w:r w:rsidR="00150045">
        <w:t>over time</w:t>
      </w:r>
      <w:r w:rsidR="00D13511">
        <w:t>, and</w:t>
      </w:r>
      <w:r w:rsidR="00B9696F">
        <w:t xml:space="preserve"> the </w:t>
      </w:r>
      <w:proofErr w:type="spellStart"/>
      <w:r w:rsidR="00B9696F">
        <w:t>tRNA</w:t>
      </w:r>
      <w:proofErr w:type="spellEnd"/>
      <w:r w:rsidR="00B9696F">
        <w:t xml:space="preserve"> fraction </w:t>
      </w:r>
      <w:r w:rsidR="00150045">
        <w:t xml:space="preserve">actually </w:t>
      </w:r>
      <w:r w:rsidR="007F15B3">
        <w:t>increased</w:t>
      </w:r>
      <w:r w:rsidR="00B9696F">
        <w:t xml:space="preserve"> </w:t>
      </w:r>
      <w:r w:rsidR="00D17909">
        <w:t xml:space="preserve">with </w:t>
      </w:r>
      <w:r w:rsidR="00B9696F">
        <w:t>time. Thus</w:t>
      </w:r>
      <w:r w:rsidR="00150045">
        <w:t>,</w:t>
      </w:r>
      <w:r w:rsidR="00B9696F">
        <w:t xml:space="preserve"> new protein synthesis </w:t>
      </w:r>
      <w:r w:rsidR="000E0140">
        <w:t xml:space="preserve">in starving cells </w:t>
      </w:r>
      <w:r w:rsidR="00D17909">
        <w:t>may</w:t>
      </w:r>
      <w:r w:rsidR="00B9696F">
        <w:t xml:space="preserve"> be limited more by the reduced mRNA pool than by reduced translational efficiency</w:t>
      </w:r>
      <w:r w:rsidR="00150045">
        <w:t xml:space="preserve"> due to d</w:t>
      </w:r>
      <w:r w:rsidR="00150045">
        <w:t>e</w:t>
      </w:r>
      <w:r w:rsidR="00150045">
        <w:t xml:space="preserve">creases in </w:t>
      </w:r>
      <w:proofErr w:type="spellStart"/>
      <w:r w:rsidR="00150045">
        <w:t>rRNA</w:t>
      </w:r>
      <w:proofErr w:type="spellEnd"/>
      <w:r w:rsidR="00150045">
        <w:t xml:space="preserve"> or </w:t>
      </w:r>
      <w:proofErr w:type="spellStart"/>
      <w:r w:rsidR="00150045">
        <w:t>tRNA</w:t>
      </w:r>
      <w:proofErr w:type="spellEnd"/>
      <w:r w:rsidR="00150045">
        <w:t xml:space="preserve"> abundance</w:t>
      </w:r>
      <w:r w:rsidR="00B9696F">
        <w:t>.</w:t>
      </w:r>
      <w:r w:rsidR="00150045">
        <w:t xml:space="preserve"> Said another way, the d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4E210E49" w14:textId="77777777" w:rsidR="00B9696F" w:rsidRDefault="00B9696F" w:rsidP="00B9696F">
      <w:pPr>
        <w:pStyle w:val="NoSpacing"/>
      </w:pPr>
    </w:p>
    <w:p w14:paraId="652DF4BD" w14:textId="79A0DA02"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w:t>
      </w:r>
      <w:r w:rsidR="00B9696F">
        <w:t>e</w:t>
      </w:r>
      <w:r w:rsidR="00B9696F">
        <w:t>spond immediately to possible changes in transcript levels. In effect</w:t>
      </w:r>
      <w:r w:rsidR="001357EF">
        <w:t>,</w:t>
      </w:r>
      <w:r w:rsidR="00B9696F">
        <w:t xml:space="preserve"> some proteins may be buffered to relatively fast changes in nutrient availability. At the same time certain proteins may need to be rapidly regulated to ensure survival upon starvation. We found that a su</w:t>
      </w:r>
      <w:r w:rsidR="00B9696F">
        <w:t>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357EF">
        <w:t xml:space="preserve"> and </w:t>
      </w:r>
      <w:r w:rsidR="00C86B3C">
        <w:t xml:space="preserve">maintained an abundance that was </w:t>
      </w:r>
      <w:r w:rsidR="00B9696F">
        <w:t>proportional to their transcripts</w:t>
      </w:r>
      <w:r w:rsidR="001357EF">
        <w:t>. Another subset, ~15%</w:t>
      </w:r>
      <w:r w:rsidR="00B9696F">
        <w:t xml:space="preserve"> of proteins</w:t>
      </w:r>
      <w:r w:rsidR="001357EF">
        <w:t>,</w:t>
      </w:r>
      <w:r w:rsidR="00B9696F">
        <w:t xml:space="preserve"> tended to integrate the respon</w:t>
      </w:r>
      <w:r w:rsidR="001357EF">
        <w:t xml:space="preserve">se of their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 xml:space="preserve">n cell division and the </w:t>
      </w:r>
      <w:proofErr w:type="spellStart"/>
      <w:r w:rsidR="001357EF">
        <w:t>flagell</w:t>
      </w:r>
      <w:r w:rsidR="00A93BD4">
        <w:t>ar</w:t>
      </w:r>
      <w:proofErr w:type="spellEnd"/>
      <w:r w:rsidR="00B9696F">
        <w:t xml:space="preserve"> machinery, </w:t>
      </w:r>
      <w:r w:rsidR="001357EF">
        <w:t xml:space="preserve">both </w:t>
      </w:r>
      <w:r w:rsidR="00B9696F">
        <w:t>energy intensive process</w:t>
      </w:r>
      <w:r w:rsidR="001357EF">
        <w:t>es</w:t>
      </w:r>
      <w:r w:rsidR="00B9696F">
        <w:t>, needs to happen re</w:t>
      </w:r>
      <w:r w:rsidR="00B9696F">
        <w:t>l</w:t>
      </w:r>
      <w:r w:rsidR="00B9696F">
        <w:t xml:space="preserve">atively fast.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w:t>
      </w:r>
      <w:r w:rsidR="00244C89">
        <w:t>e</w:t>
      </w:r>
      <w:r w:rsidR="00244C89">
        <w:t>come</w:t>
      </w:r>
      <w:r w:rsidR="00B9696F">
        <w:t xml:space="preserve"> available again </w:t>
      </w:r>
      <w:r w:rsidR="001357EF">
        <w:t>the cell can immediately take advantage of them</w:t>
      </w:r>
      <w:r w:rsidR="00B9696F">
        <w:t>.</w:t>
      </w:r>
    </w:p>
    <w:p w14:paraId="2F12D7EB" w14:textId="77777777" w:rsidR="00C66E07" w:rsidRDefault="00C66E07" w:rsidP="00263053">
      <w:pPr>
        <w:pStyle w:val="NoSpacing"/>
      </w:pPr>
    </w:p>
    <w:p w14:paraId="00F2235F" w14:textId="558125D9" w:rsidR="00B9696F" w:rsidRDefault="001357EF" w:rsidP="00B9696F">
      <w:pPr>
        <w:pStyle w:val="NoSpacing"/>
      </w:pPr>
      <w:r>
        <w:t xml:space="preserve">We </w:t>
      </w:r>
      <w:r w:rsidR="00A646B6">
        <w:t xml:space="preserve">also </w:t>
      </w:r>
      <w:r>
        <w:t xml:space="preserve">found </w:t>
      </w:r>
      <w:r w:rsidR="00A646B6">
        <w:t xml:space="preserve">many </w:t>
      </w:r>
      <w:r w:rsidR="004659BE">
        <w:t xml:space="preserve">uncharacterized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during starvation</w:t>
      </w:r>
      <w:r w:rsidR="00B9696F">
        <w:t xml:space="preserve">.  A subset of these proteins have computationally predicted func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n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A6EAE">
        <w:t>were</w:t>
      </w:r>
      <w:r>
        <w:t xml:space="preserve"> predicted to be involved in</w:t>
      </w:r>
      <w:r w:rsidR="00B9696F">
        <w:t xml:space="preserve"> stress response and cell-wall biogenesis. Other predictions seem</w:t>
      </w:r>
      <w:r w:rsidR="00244C89">
        <w:t>ed</w:t>
      </w:r>
      <w:r w:rsidR="00B9696F">
        <w:t xml:space="preserve"> to be inconsistent with </w:t>
      </w:r>
      <w:r w:rsidR="008837BE">
        <w:t xml:space="preserve">our </w:t>
      </w:r>
      <w:r w:rsidR="00B9696F">
        <w:t xml:space="preserve">observations </w:t>
      </w:r>
      <w:r w:rsidR="008837BE">
        <w:t>for annotated genes. For e</w:t>
      </w:r>
      <w:r w:rsidR="008837BE">
        <w:t>x</w:t>
      </w:r>
      <w:r w:rsidR="008837BE">
        <w:t>ample,</w:t>
      </w:r>
      <w:r w:rsidR="00B9696F">
        <w:t xml:space="preserve"> some uncharacterized proteins that </w:t>
      </w:r>
      <w:r w:rsidR="00FA6EAE">
        <w:t>were</w:t>
      </w:r>
      <w:r w:rsidR="00B9696F">
        <w:t xml:space="preserve"> </w:t>
      </w:r>
      <w:proofErr w:type="gramStart"/>
      <w:r w:rsidR="00B9696F">
        <w:t>up-regulated</w:t>
      </w:r>
      <w:proofErr w:type="gramEnd"/>
      <w:r w:rsidR="00B9696F">
        <w:t xml:space="preserve"> </w:t>
      </w:r>
      <w:r w:rsidR="00FA6EAE">
        <w:t>were</w:t>
      </w:r>
      <w:r w:rsidR="008837BE">
        <w:t xml:space="preserve"> predicted </w:t>
      </w:r>
      <w:r w:rsidR="00B9696F">
        <w:t>to be i</w:t>
      </w:r>
      <w:r w:rsidR="00B9696F">
        <w:t>n</w:t>
      </w:r>
      <w:r w:rsidR="00B9696F">
        <w:t>volved in translation</w:t>
      </w:r>
      <w:r w:rsidR="008837BE">
        <w:t>,</w:t>
      </w:r>
      <w:r w:rsidR="00B9696F">
        <w:t xml:space="preserve"> even though translation was heavily enriched in down-regulated genes. Lists of proteins and transcripts that </w:t>
      </w:r>
      <w:r w:rsidR="00FA6EAE">
        <w:t>were</w:t>
      </w:r>
      <w:r w:rsidR="00B9696F">
        <w:t xml:space="preserve"> significantly regulated in our time course </w:t>
      </w:r>
      <w:r w:rsidR="00244C89">
        <w:t>are</w:t>
      </w:r>
      <w:r w:rsidR="00B9696F">
        <w:t xml:space="preserve"> provided in the supplemental materials (</w:t>
      </w:r>
      <w:r w:rsidR="004B4F81">
        <w:t>Figure 5-supplemental tables 1 and 2</w:t>
      </w:r>
      <w:r w:rsidR="00B9696F">
        <w:t>) and i</w:t>
      </w:r>
      <w:r w:rsidR="00B9696F">
        <w:t>n</w:t>
      </w:r>
      <w:r w:rsidR="00B9696F">
        <w:t xml:space="preserve">clude behavior (e.g. up/down-regulated), curated annotations, and functional predictions (where available). </w:t>
      </w:r>
    </w:p>
    <w:p w14:paraId="6443B48C" w14:textId="77777777" w:rsidR="00B9696F" w:rsidRDefault="00B9696F" w:rsidP="00263053">
      <w:pPr>
        <w:pStyle w:val="NoSpacing"/>
      </w:pPr>
    </w:p>
    <w:p w14:paraId="1472522E" w14:textId="7E886655"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ation rates.  In support of the former we s</w:t>
      </w:r>
      <w:r w:rsidR="00CE20C2">
        <w:t>aw</w:t>
      </w:r>
      <w:r w:rsidR="00B9696F">
        <w:t xml:space="preserve"> a tendency for proteins separated by a larger distance </w:t>
      </w:r>
      <w:r w:rsidR="00590BE2">
        <w:t>within a transcript</w:t>
      </w:r>
      <w:r w:rsidR="00B9696F">
        <w:t xml:space="preserve"> be less correlated than those </w:t>
      </w:r>
      <w:r w:rsidR="00590BE2">
        <w:t xml:space="preserve">located </w:t>
      </w:r>
      <w:r w:rsidR="00B9696F">
        <w:t xml:space="preserve">closer </w:t>
      </w:r>
      <w:r w:rsidR="00590BE2">
        <w:t>to one a</w:t>
      </w:r>
      <w:r w:rsidR="00590BE2">
        <w:t>n</w:t>
      </w:r>
      <w:r w:rsidR="00590BE2">
        <w:t>other</w:t>
      </w:r>
      <w:r w:rsidR="00B9696F">
        <w:t>.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etween proteins within an operon. Indeed</w:t>
      </w:r>
      <w:r>
        <w:t>,</w:t>
      </w:r>
      <w:r w:rsidR="00B9696F">
        <w:t xml:space="preserve"> many </w:t>
      </w:r>
      <w:r w:rsidR="00805F95">
        <w:t xml:space="preserve">proteins </w:t>
      </w:r>
      <w:r w:rsidR="00E544E1">
        <w:t>coded by proximal regions of a transcript</w:t>
      </w:r>
      <w:r w:rsidR="00B9696F">
        <w:t xml:space="preserve"> show</w:t>
      </w:r>
      <w:r w:rsidR="00244C89">
        <w:t>ed</w:t>
      </w:r>
      <w:r w:rsidR="00B9696F">
        <w:t xml:space="preserve"> poor correlation in their profiles (Figure 3C) </w:t>
      </w:r>
    </w:p>
    <w:p w14:paraId="00C75C32" w14:textId="77777777" w:rsidR="00B9696F" w:rsidRDefault="00B9696F" w:rsidP="00B9696F">
      <w:pPr>
        <w:pStyle w:val="NoSpacing"/>
        <w:rPr>
          <w:i/>
        </w:rPr>
      </w:pPr>
    </w:p>
    <w:p w14:paraId="61ACFD4F" w14:textId="2E732778"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14:paraId="447EA1EE" w14:textId="77777777" w:rsidR="005526EE" w:rsidRDefault="005526EE" w:rsidP="00263053">
      <w:pPr>
        <w:pStyle w:val="NoSpacing"/>
      </w:pPr>
    </w:p>
    <w:p w14:paraId="19C12814" w14:textId="0977EBBD" w:rsidR="0016181E" w:rsidRDefault="0016181E" w:rsidP="00263053">
      <w:pPr>
        <w:pStyle w:val="NoSpacing"/>
      </w:pPr>
      <w:r>
        <w:t xml:space="preserve">Metabolic fluxes </w:t>
      </w:r>
      <w:r w:rsidR="00A6757F">
        <w:t xml:space="preserve">were quite </w:t>
      </w:r>
      <w:r>
        <w:t xml:space="preserve">constant throughout the </w:t>
      </w:r>
      <w:r w:rsidR="00A6757F">
        <w:t xml:space="preserve">growth phase of the </w:t>
      </w:r>
      <w:r>
        <w:t xml:space="preserve">experiment, </w:t>
      </w:r>
      <w:r w:rsidR="00A6757F">
        <w:t xml:space="preserve">and these labeling patterns remained in place once growth ceased. At </w:t>
      </w:r>
      <w:r>
        <w:t>the two-week time point,</w:t>
      </w:r>
      <w:r w:rsidR="00A6757F">
        <w:t xml:space="preserve"> however,</w:t>
      </w:r>
      <w:r>
        <w:t xml:space="preserve"> </w:t>
      </w:r>
      <w:r w:rsidR="00A6757F">
        <w:t xml:space="preserve">the labeling patterns in </w:t>
      </w:r>
      <w:proofErr w:type="spellStart"/>
      <w:r w:rsidR="001A491E">
        <w:t>histidine</w:t>
      </w:r>
      <w:proofErr w:type="spellEnd"/>
      <w:r w:rsidR="001A491E">
        <w:t xml:space="preserve"> </w:t>
      </w:r>
      <w:r w:rsidR="00A6757F">
        <w:t xml:space="preserve">changed substantially, which during steady-state growth on glucose would have been interpreted as a change in the </w:t>
      </w:r>
      <w:r w:rsidRPr="0016181E">
        <w:t xml:space="preserve">flux ratio </w:t>
      </w:r>
      <w:r>
        <w:t>corr</w:t>
      </w:r>
      <w:r>
        <w:t>e</w:t>
      </w:r>
      <w:r>
        <w:t xml:space="preserve">sponding to </w:t>
      </w:r>
      <w:r w:rsidRPr="0016181E">
        <w:t>P5P from</w:t>
      </w:r>
      <w:r w:rsidR="00A6757F">
        <w:t xml:space="preserve"> the</w:t>
      </w:r>
      <w:r w:rsidRPr="0016181E">
        <w:t xml:space="preserve"> G6P lower branch</w:t>
      </w:r>
      <w:r>
        <w:t xml:space="preserve"> declin</w:t>
      </w:r>
      <w:r w:rsidR="00A6757F">
        <w:t>ing</w:t>
      </w:r>
      <w:r>
        <w:t>. This change so late in the exper</w:t>
      </w:r>
      <w:r>
        <w:t>i</w:t>
      </w:r>
      <w:r>
        <w:t xml:space="preserve">ment was unexpected, since we did not </w:t>
      </w:r>
      <w:r w:rsidR="00695C15">
        <w:t>anticipate</w:t>
      </w:r>
      <w:r>
        <w:t xml:space="preserve"> substantial turnover in cellular compos</w:t>
      </w:r>
      <w:r>
        <w:t>i</w:t>
      </w:r>
      <w:r>
        <w:t xml:space="preserve">tion that late into the starvation state. The observation suggests that </w:t>
      </w:r>
      <w:r w:rsidRPr="0016181E">
        <w:t xml:space="preserve">either internal amino acid recycling or some de novo </w:t>
      </w:r>
      <w:r>
        <w:t xml:space="preserve">amino-acid </w:t>
      </w:r>
      <w:r w:rsidRPr="0016181E">
        <w:t xml:space="preserve">synthesis </w:t>
      </w:r>
      <w:r w:rsidR="00623B19">
        <w:t>that may be related to the small d</w:t>
      </w:r>
      <w:r w:rsidR="00623B19">
        <w:t>e</w:t>
      </w:r>
      <w:r w:rsidR="00623B19">
        <w:t xml:space="preserve">cline in the number of viable cells </w:t>
      </w:r>
      <w:r>
        <w:t xml:space="preserve">occurs past the </w:t>
      </w:r>
      <w:r w:rsidR="00A6757F">
        <w:t>one</w:t>
      </w:r>
      <w:r>
        <w:t xml:space="preserve"> week tim</w:t>
      </w:r>
      <w:r w:rsidR="00695C15">
        <w:t>e point.</w:t>
      </w:r>
      <w:r>
        <w:t xml:space="preserve"> </w:t>
      </w:r>
    </w:p>
    <w:p w14:paraId="222B4B27" w14:textId="77777777" w:rsidR="0016181E" w:rsidRDefault="0016181E" w:rsidP="00263053">
      <w:pPr>
        <w:pStyle w:val="NoSpacing"/>
      </w:pPr>
    </w:p>
    <w:p w14:paraId="49170652" w14:textId="12BDFDF7"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 cell signaling, gene regulation, metabolism, and lipid biochemistry. Understanding the connection between phenotype and genotype is crucial to understanding disease and for synthetic engineering of biology. Computational models </w:t>
      </w:r>
      <w:r w:rsidR="00244C89">
        <w:t>have been</w:t>
      </w:r>
      <w:r>
        <w:t xml:space="preserve"> particularly well suited to studying this pro</w:t>
      </w:r>
      <w:r>
        <w:t>b</w:t>
      </w:r>
      <w:r>
        <w:t>lem</w:t>
      </w:r>
      <w:r w:rsidR="002F3FE9">
        <w:t>,</w:t>
      </w:r>
      <w:r>
        <w:t xml:space="preserve"> as they can synthesize and organize diverse and complex data in a predictive fram</w:t>
      </w:r>
      <w:r>
        <w:t>e</w:t>
      </w:r>
      <w:r>
        <w:t xml:space="preserve">work. Even though computational models of individual component subsystems, such as flux models of </w:t>
      </w:r>
      <w:r w:rsidRPr="00795F8F">
        <w:t>metabolism</w:t>
      </w:r>
      <w:bookmarkStart w:id="7" w:name="ZOTERO_BREF_n6EITz9D1Y7i"/>
      <w:r w:rsidRPr="00795F8F">
        <w:t xml:space="preserve"> </w:t>
      </w:r>
      <w:bookmarkEnd w:id="7"/>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enjoyed a long history of success, they remain limited in their application. Much effort is currently being spent on understanding how to best integrate multiple subsystems</w:t>
      </w:r>
      <w:bookmarkStart w:id="8" w:name="ZOTERO_BREF_SEh32slhUEgt"/>
      <w:bookmarkEnd w:id="8"/>
      <w:r>
        <w:t>. For e</w:t>
      </w:r>
      <w:r>
        <w:t>x</w:t>
      </w:r>
      <w:r>
        <w:t xml:space="preserve">ample, there </w:t>
      </w:r>
      <w:r w:rsidR="00244C89">
        <w:t>are</w:t>
      </w:r>
      <w:r>
        <w:t xml:space="preserve"> many proposed approaches to combining gene expression with metabolic flux </w:t>
      </w:r>
      <w:r w:rsidRPr="00AC3D55">
        <w:rPr>
          <w:color w:val="auto"/>
        </w:rPr>
        <w:t>networks</w:t>
      </w:r>
      <w:bookmarkStart w:id="9"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9"/>
      <w:r w:rsidRPr="00AC3D55">
        <w:rPr>
          <w:color w:val="auto"/>
        </w:rPr>
        <w:t xml:space="preserve"> w</w:t>
      </w:r>
      <w:r>
        <w:rPr>
          <w:color w:val="auto"/>
        </w:rPr>
        <w:t xml:space="preserve">hile </w:t>
      </w:r>
      <w:r>
        <w:t xml:space="preserve">other studies </w:t>
      </w:r>
      <w:r w:rsidR="00FA6EAE">
        <w:t xml:space="preserve">focused </w:t>
      </w:r>
      <w:r>
        <w:t xml:space="preserve">on </w:t>
      </w:r>
      <w:r>
        <w:rPr>
          <w:shd w:val="clear" w:color="auto" w:fill="FFFFFF"/>
        </w:rPr>
        <w:t xml:space="preserve">integrative, whole-cell, </w:t>
      </w:r>
      <w:r w:rsidRPr="00795F8F">
        <w:t>models</w:t>
      </w:r>
      <w:bookmarkStart w:id="10" w:name="ZOTERO_BREF_il19lRhOJsDk"/>
      <w:r w:rsidRPr="00795F8F">
        <w:t xml:space="preserve"> </w:t>
      </w:r>
      <w:bookmarkEnd w:id="10"/>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w:t>
      </w:r>
      <w:r w:rsidRPr="00795F8F">
        <w:t>e</w:t>
      </w:r>
      <w:r w:rsidRPr="00795F8F">
        <w:t>ra et al., 2014; Karr et al., 2012)</w:t>
      </w:r>
      <w:r w:rsidR="0005168B" w:rsidRPr="00795F8F">
        <w:fldChar w:fldCharType="end"/>
      </w:r>
      <w:r w:rsidRPr="00795F8F">
        <w:t xml:space="preserve">. </w:t>
      </w:r>
      <w:r>
        <w:t>Given the growing interest in integrative modeling a</w:t>
      </w:r>
      <w:r>
        <w:t>p</w:t>
      </w:r>
      <w:r>
        <w:t>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r w:rsidR="00571362">
        <w:t xml:space="preserve"> Add</w:t>
      </w:r>
      <w:r w:rsidR="00571362">
        <w:t>i</w:t>
      </w:r>
      <w:r w:rsidR="00571362">
        <w:t xml:space="preserve">tionally, in the future we plan to use the techniques developed in this paper to measure the response of </w:t>
      </w:r>
      <w:r w:rsidR="00571362" w:rsidRPr="00977324">
        <w:rPr>
          <w:i/>
        </w:rPr>
        <w:t>E. coli</w:t>
      </w:r>
      <w:r w:rsidR="00571362">
        <w:t xml:space="preserve"> to several other environmental conditions, which will allow for more d</w:t>
      </w:r>
      <w:r w:rsidR="00571362">
        <w:t>e</w:t>
      </w:r>
      <w:r w:rsidR="00571362">
        <w:t>tailed models of regulation.</w:t>
      </w:r>
    </w:p>
    <w:p w14:paraId="135A4FFC" w14:textId="77777777" w:rsidR="00B9696F" w:rsidRDefault="00B9696F" w:rsidP="001A7C5B">
      <w:pPr>
        <w:pStyle w:val="NoSpacing"/>
      </w:pPr>
    </w:p>
    <w:p w14:paraId="0ABB2202" w14:textId="77777777"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proofErr w:type="spellStart"/>
      <w:r>
        <w:t>RNA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mparison</w:t>
      </w:r>
      <w:r w:rsidR="00FC4EB7">
        <w:t>s of levels between individual RNAs or</w:t>
      </w:r>
      <w:r>
        <w:t xml:space="preserve"> proteins. </w:t>
      </w:r>
    </w:p>
    <w:p w14:paraId="481467B0" w14:textId="77777777" w:rsidR="001A7C5B" w:rsidRDefault="001A7C5B" w:rsidP="001A7C5B">
      <w:pPr>
        <w:pStyle w:val="NoSpacing"/>
      </w:pPr>
    </w:p>
    <w:p w14:paraId="51DAB748" w14:textId="77777777"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14:paraId="4EB63805" w14:textId="77777777" w:rsidR="00A646B6" w:rsidRDefault="00A646B6" w:rsidP="001A7C5B">
      <w:pPr>
        <w:pStyle w:val="NoSpacing"/>
      </w:pPr>
    </w:p>
    <w:p w14:paraId="3F90031D" w14:textId="4ED5487E"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 xml:space="preserve">ponents in a changing environment. </w:t>
      </w:r>
      <w:r w:rsidR="00232334">
        <w:t>Thus, t</w:t>
      </w:r>
      <w:r w:rsidR="00571362">
        <w:t>his work represents an important step toward understanding how regulation of a cell</w:t>
      </w:r>
      <w:r w:rsidR="00232334">
        <w:t>’</w:t>
      </w:r>
      <w:r w:rsidR="00571362">
        <w:t xml:space="preserve">s physiology is coordinated </w:t>
      </w:r>
      <w:r w:rsidR="0026518A">
        <w:t xml:space="preserve">on a global </w:t>
      </w:r>
      <w:r w:rsidR="00232334">
        <w:t>systems-</w:t>
      </w:r>
      <w:r w:rsidR="0026518A">
        <w:t xml:space="preserve">level </w:t>
      </w:r>
      <w:r w:rsidR="00571362">
        <w:t xml:space="preserve">by </w:t>
      </w:r>
      <w:r w:rsidR="0026518A">
        <w:t xml:space="preserve">interactions between </w:t>
      </w:r>
      <w:r w:rsidR="00571362">
        <w:t xml:space="preserve">multiple cellular subsystems. </w:t>
      </w:r>
    </w:p>
    <w:p w14:paraId="12D44D93" w14:textId="77777777" w:rsidR="005A50CF" w:rsidRDefault="00BA5B3C" w:rsidP="005A50CF">
      <w:pPr>
        <w:pStyle w:val="Heading1"/>
      </w:pPr>
      <w:r>
        <w:t>Methods</w:t>
      </w:r>
    </w:p>
    <w:p w14:paraId="75B0B24D" w14:textId="77777777" w:rsidR="005A50CF" w:rsidRDefault="00A646B6" w:rsidP="005A50CF">
      <w:pPr>
        <w:pStyle w:val="Heading2"/>
      </w:pPr>
      <w:r>
        <w:t xml:space="preserve">Cell </w:t>
      </w:r>
      <w:r w:rsidR="00BA5B3C">
        <w:t>Growth</w:t>
      </w:r>
    </w:p>
    <w:p w14:paraId="214ADF6A" w14:textId="7985EA72" w:rsidR="009D2AE1" w:rsidRPr="0036634C" w:rsidRDefault="009D2AE1" w:rsidP="000D1D07">
      <w:pPr>
        <w:pStyle w:val="NoSpacing"/>
      </w:pPr>
      <w:r>
        <w:rPr>
          <w:i/>
          <w:iCs/>
        </w:rPr>
        <w:t xml:space="preserve">E. </w:t>
      </w:r>
      <w:proofErr w:type="gramStart"/>
      <w:r>
        <w:rPr>
          <w:i/>
          <w:iCs/>
        </w:rPr>
        <w:t>coli</w:t>
      </w:r>
      <w:proofErr w:type="gramEnd"/>
      <w:r>
        <w:rPr>
          <w:i/>
          <w:iCs/>
        </w:rPr>
        <w:t xml:space="preserve"> </w:t>
      </w:r>
      <w:r w:rsidRPr="00B50EB1">
        <w:rPr>
          <w:iCs/>
        </w:rPr>
        <w:t>B REL606</w:t>
      </w:r>
      <w:r>
        <w:t xml:space="preserve"> was inoculated from a freezer stock into 10 ml of </w:t>
      </w:r>
      <w:r w:rsidRPr="00DB5A9A">
        <w:rPr>
          <w:shd w:val="clear" w:color="auto" w:fill="FFFFFF"/>
        </w:rPr>
        <w:t>Davis</w:t>
      </w:r>
      <w:r>
        <w:rPr>
          <w:shd w:val="clear" w:color="auto" w:fill="FFFFFF"/>
        </w:rPr>
        <w:t xml:space="preserve"> Minimal medium </w:t>
      </w:r>
      <w:r w:rsidRPr="00DB5A9A">
        <w:rPr>
          <w:shd w:val="clear" w:color="auto" w:fill="FFFFFF"/>
        </w:rPr>
        <w:t xml:space="preserve">supplemented with </w:t>
      </w:r>
      <w:r>
        <w:rPr>
          <w:shd w:val="clear" w:color="auto" w:fill="FFFFFF"/>
        </w:rPr>
        <w:t xml:space="preserve">2 μg/L thiamine (DM) </w:t>
      </w:r>
      <w:r>
        <w:rPr>
          <w:shd w:val="clear" w:color="auto" w:fill="FFFFFF"/>
        </w:rPr>
        <w:fldChar w:fldCharType="begin"/>
      </w:r>
      <w:r>
        <w:rPr>
          <w:shd w:val="clear" w:color="auto" w:fill="FFFFFF"/>
        </w:rPr>
        <w:instrText xml:space="preserve"> ADDIN ZOTERO_ITEM CSL_CITATION {"citationID":"kjdj5auh","properties":{"formattedCitation":"(Lenski et al., 1991, p. -)","plainCitation":"(Lenski et al., 1991, p.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Pr>
          <w:shd w:val="clear" w:color="auto" w:fill="FFFFFF"/>
        </w:rPr>
        <w:fldChar w:fldCharType="separate"/>
      </w:r>
      <w:r>
        <w:rPr>
          <w:noProof/>
          <w:shd w:val="clear" w:color="auto" w:fill="FFFFFF"/>
        </w:rPr>
        <w:t>(Lenski et al., 1991)</w:t>
      </w:r>
      <w:r>
        <w:rPr>
          <w:shd w:val="clear" w:color="auto" w:fill="FFFFFF"/>
        </w:rPr>
        <w:fldChar w:fldCharType="end"/>
      </w:r>
      <w:r>
        <w:rPr>
          <w:shd w:val="clear" w:color="auto" w:fill="FFFFFF"/>
        </w:rPr>
        <w:t xml:space="preserve"> and </w:t>
      </w:r>
      <w:r w:rsidRPr="00DB5A9A">
        <w:rPr>
          <w:shd w:val="clear" w:color="auto" w:fill="FFFFFF"/>
        </w:rPr>
        <w:t>limiting</w:t>
      </w:r>
      <w:r>
        <w:t xml:space="preserve"> glucose </w:t>
      </w:r>
      <w:r>
        <w:rPr>
          <w:shd w:val="clear" w:color="auto" w:fill="FFFFFF"/>
        </w:rPr>
        <w:t xml:space="preserve">at </w:t>
      </w:r>
      <w:r w:rsidRPr="00DB5A9A">
        <w:rPr>
          <w:shd w:val="clear" w:color="auto" w:fill="FFFFFF"/>
        </w:rPr>
        <w:t>5</w:t>
      </w:r>
      <w:r>
        <w:rPr>
          <w:shd w:val="clear" w:color="auto" w:fill="FFFFFF"/>
        </w:rPr>
        <w:t>00</w:t>
      </w:r>
      <w:r w:rsidRPr="00DB5A9A">
        <w:rPr>
          <w:shd w:val="clear" w:color="auto" w:fill="FFFFFF"/>
        </w:rPr>
        <w:t xml:space="preserve"> </w:t>
      </w:r>
      <w:r>
        <w:rPr>
          <w:shd w:val="clear" w:color="auto" w:fill="FFFFFF"/>
        </w:rPr>
        <w:t>m</w:t>
      </w:r>
      <w:r w:rsidRPr="00DB5A9A">
        <w:rPr>
          <w:shd w:val="clear" w:color="auto" w:fill="FFFFFF"/>
        </w:rPr>
        <w:t>g/L (DM50</w:t>
      </w:r>
      <w:r>
        <w:rPr>
          <w:shd w:val="clear" w:color="auto" w:fill="FFFFFF"/>
        </w:rPr>
        <w:t>0) in a 50 ml Erlenmeyer flask</w:t>
      </w:r>
      <w:r>
        <w:t xml:space="preserve">. This culture was incubated at 37°C with 120 </w:t>
      </w:r>
      <w:proofErr w:type="spellStart"/>
      <w:r>
        <w:t>r.p.m</w:t>
      </w:r>
      <w:proofErr w:type="spellEnd"/>
      <w:r>
        <w:t xml:space="preserve">. </w:t>
      </w:r>
      <w:proofErr w:type="gramStart"/>
      <w:r>
        <w:t>orbital</w:t>
      </w:r>
      <w:proofErr w:type="gramEnd"/>
      <w:r>
        <w:t xml:space="preserve"> shaking over a diameter of 1". After overnight growth, 500 µl of the culture was diluted into 50 ml of </w:t>
      </w:r>
      <w:proofErr w:type="spellStart"/>
      <w:r>
        <w:t>prewarmed</w:t>
      </w:r>
      <w:proofErr w:type="spellEnd"/>
      <w:r>
        <w:t xml:space="preserve"> DM500 in a 500 ml flask and grown for an additional 24 h under the same conditions. On the day of the experiment, 500 </w:t>
      </w:r>
      <w:proofErr w:type="spellStart"/>
      <w:r>
        <w:t>μl</w:t>
      </w:r>
      <w:proofErr w:type="spellEnd"/>
      <w:r>
        <w:t xml:space="preserve"> of this precond</w:t>
      </w:r>
      <w:r>
        <w:t>i</w:t>
      </w:r>
      <w:r>
        <w:t xml:space="preserve">tioned culture was added to ten 500 ml flasks, each containing 50 ml DM500, </w:t>
      </w:r>
      <w:r>
        <w:rPr>
          <w:shd w:val="clear" w:color="auto" w:fill="FFFFFF"/>
        </w:rPr>
        <w:t>to initiate the experiment</w:t>
      </w:r>
      <w: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t>NaCl</w:t>
      </w:r>
      <w:proofErr w:type="spellEnd"/>
      <w:r>
        <w:t>), and then spun down again. After removing the supernatant, the resulting cell pellet was flash frozen using liquid nitrogen and stored at –80°C. Each of the three biological repl</w:t>
      </w:r>
      <w:r>
        <w:t>i</w:t>
      </w:r>
      <w:r>
        <w:t>cates was performed on a separate day. Samples for each type of cell composition mea</w:t>
      </w:r>
      <w:r>
        <w:t>s</w:t>
      </w:r>
      <w:r>
        <w:t>urement were taken from the same batch of flasks, except for those used for flux analysis, which were grown separately in [U-</w:t>
      </w:r>
      <w:proofErr w:type="gramStart"/>
      <w:r w:rsidRPr="00C74881">
        <w:rPr>
          <w:vertAlign w:val="superscript"/>
        </w:rPr>
        <w:t>13</w:t>
      </w:r>
      <w:r>
        <w:t>C]glucose</w:t>
      </w:r>
      <w:proofErr w:type="gramEnd"/>
      <w:r>
        <w:t xml:space="preserve">. </w:t>
      </w:r>
    </w:p>
    <w:p w14:paraId="5069B142" w14:textId="77777777" w:rsidR="009D2AE1" w:rsidRDefault="009D2AE1" w:rsidP="009D2AE1"/>
    <w:p w14:paraId="01C22352" w14:textId="77777777" w:rsidR="009D2AE1" w:rsidRPr="005B3544" w:rsidRDefault="009D2AE1" w:rsidP="000D1D07">
      <w:pPr>
        <w:pStyle w:val="NoSpacing"/>
        <w:rPr>
          <w:shd w:val="clear" w:color="auto" w:fill="FFFFFF"/>
        </w:rPr>
      </w:pPr>
      <w:r>
        <w:t xml:space="preserve">For graphs of OD600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 xml:space="preserve">g/L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396CE2F0" w14:textId="77777777" w:rsidR="009D2AE1" w:rsidRPr="00092635" w:rsidRDefault="009D2AE1" w:rsidP="00092635">
      <w:pPr>
        <w:rPr>
          <w:rFonts w:ascii="Times" w:eastAsiaTheme="minorEastAsia" w:hAnsi="Times" w:cstheme="minorBidi"/>
          <w:color w:val="auto"/>
          <w:sz w:val="20"/>
          <w:szCs w:val="20"/>
        </w:rPr>
      </w:pPr>
    </w:p>
    <w:p w14:paraId="73C149D4" w14:textId="77777777" w:rsidR="009D2AE1" w:rsidRDefault="009D2AE1" w:rsidP="009D2AE1">
      <w:pPr>
        <w:pStyle w:val="Heading2"/>
      </w:pPr>
      <w:commentRangeStart w:id="11"/>
      <w:proofErr w:type="spellStart"/>
      <w:r>
        <w:t>RNAseq</w:t>
      </w:r>
      <w:commentRangeEnd w:id="11"/>
      <w:proofErr w:type="spellEnd"/>
      <w:r>
        <w:rPr>
          <w:rStyle w:val="CommentReference"/>
          <w:rFonts w:ascii="Cambria" w:eastAsia="Droid Sans Fallback" w:hAnsi="Cambria" w:cs="Cambria"/>
          <w:b w:val="0"/>
          <w:bCs w:val="0"/>
          <w:color w:val="00000A"/>
        </w:rPr>
        <w:commentReference w:id="11"/>
      </w:r>
    </w:p>
    <w:p w14:paraId="593A3370" w14:textId="2CD45C5F" w:rsidR="009D2AE1" w:rsidRDefault="009D2AE1" w:rsidP="009D2AE1">
      <w:pPr>
        <w:pStyle w:val="NoSpacing"/>
      </w:pPr>
      <w:r>
        <w:t xml:space="preserve">Total RNA was isolated from cell pellets using the </w:t>
      </w:r>
      <w:proofErr w:type="spellStart"/>
      <w:r>
        <w:t>RNAsnap</w:t>
      </w:r>
      <w:proofErr w:type="spellEnd"/>
      <w:r>
        <w:t xml:space="preserve"> </w:t>
      </w:r>
      <w:r w:rsidRPr="00795F8F">
        <w:t>method</w:t>
      </w:r>
      <w:r>
        <w:t xml:space="preserve"> </w:t>
      </w:r>
      <w:r>
        <w:fldChar w:fldCharType="begin"/>
      </w:r>
      <w:r>
        <w:instrText xml:space="preserve"> ADDIN ZOTERO_ITEM CSL_CITATION {"citationID":"abrpkpl9j","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fldChar w:fldCharType="separate"/>
      </w:r>
      <w:r>
        <w:rPr>
          <w:noProof/>
        </w:rPr>
        <w:t>(Stead et al., 2012)</w:t>
      </w:r>
      <w:r>
        <w:fldChar w:fldCharType="end"/>
      </w:r>
      <w:r w:rsidRPr="00795F8F">
        <w:t>.</w:t>
      </w:r>
      <w:r>
        <w:t xml:space="preserve"> </w:t>
      </w:r>
      <w:r w:rsidRPr="00795F8F">
        <w:t>A</w:t>
      </w:r>
      <w:r w:rsidRPr="00795F8F">
        <w:t>f</w:t>
      </w:r>
      <w:r w:rsidRPr="00795F8F">
        <w:t>ter</w:t>
      </w:r>
      <w:r>
        <w:t xml:space="preserve"> extraction, </w:t>
      </w:r>
      <w:commentRangeStart w:id="12"/>
      <w:r>
        <w:t xml:space="preserve">RNA was ethanol precipitated and </w:t>
      </w:r>
      <w:proofErr w:type="spellStart"/>
      <w:r>
        <w:t>resuspended</w:t>
      </w:r>
      <w:proofErr w:type="spellEnd"/>
      <w:r>
        <w:t xml:space="preserve"> in µl H</w:t>
      </w:r>
      <w:r w:rsidRPr="00405CEB">
        <w:rPr>
          <w:vertAlign w:val="subscript"/>
        </w:rPr>
        <w:t>2</w:t>
      </w:r>
      <w:r>
        <w:t>O</w:t>
      </w:r>
      <w:commentRangeEnd w:id="12"/>
      <w:r>
        <w:rPr>
          <w:rStyle w:val="CommentReference"/>
          <w:color w:val="00000A"/>
        </w:rPr>
        <w:commentReference w:id="12"/>
      </w:r>
      <w:r>
        <w:t xml:space="preserve">. Each sample was then </w:t>
      </w:r>
      <w:proofErr w:type="spellStart"/>
      <w:r>
        <w:t>DNase</w:t>
      </w:r>
      <w:proofErr w:type="spellEnd"/>
      <w:r>
        <w:t xml:space="preserve"> treated and purified using the on-column method for the </w:t>
      </w:r>
      <w:proofErr w:type="spellStart"/>
      <w:r>
        <w:t>Zymo</w:t>
      </w:r>
      <w:proofErr w:type="spellEnd"/>
      <w:r>
        <w:t xml:space="preserve"> Clean &amp; Co</w:t>
      </w:r>
      <w:r>
        <w:t>n</w:t>
      </w:r>
      <w:r>
        <w:t>centrator-25 (</w:t>
      </w:r>
      <w:proofErr w:type="spellStart"/>
      <w:r>
        <w:t>Zymo</w:t>
      </w:r>
      <w:proofErr w:type="spellEnd"/>
      <w:r>
        <w:t xml:space="preserve"> Research). RNA concentrations were determined throughout the pur</w:t>
      </w:r>
      <w:r>
        <w:t>i</w:t>
      </w:r>
      <w:r>
        <w:t xml:space="preserve">fication using a </w:t>
      </w:r>
      <w:proofErr w:type="spellStart"/>
      <w:r>
        <w:t>Qubit</w:t>
      </w:r>
      <w:proofErr w:type="spellEnd"/>
      <w:r>
        <w:t xml:space="preserve"> 2.0 </w:t>
      </w:r>
      <w:proofErr w:type="spellStart"/>
      <w:r>
        <w:t>fluorometer</w:t>
      </w:r>
      <w:proofErr w:type="spellEnd"/>
      <w:r>
        <w:t xml:space="preserve"> (Life Technologies). </w:t>
      </w:r>
      <w:proofErr w:type="spellStart"/>
      <w:r>
        <w:t>DNase</w:t>
      </w:r>
      <w:proofErr w:type="spellEnd"/>
      <w:r>
        <w:t xml:space="preserve">-treated total RNA (≤5 µg) was then processed with the Gram-negative bacteria </w:t>
      </w:r>
      <w:proofErr w:type="spellStart"/>
      <w:r>
        <w:t>RiboZero</w:t>
      </w:r>
      <w:proofErr w:type="spellEnd"/>
      <w:r>
        <w:t xml:space="preserve"> </w:t>
      </w:r>
      <w:proofErr w:type="spellStart"/>
      <w:r>
        <w:t>rRNA</w:t>
      </w:r>
      <w:proofErr w:type="spellEnd"/>
      <w:r>
        <w:t xml:space="preserve"> removal kit (</w:t>
      </w:r>
      <w:proofErr w:type="spellStart"/>
      <w:r>
        <w:t>Epice</w:t>
      </w:r>
      <w:r>
        <w:t>n</w:t>
      </w:r>
      <w:r>
        <w:t>tre</w:t>
      </w:r>
      <w:proofErr w:type="spellEnd"/>
      <w:r>
        <w:t xml:space="preserve">). After </w:t>
      </w:r>
      <w:proofErr w:type="spellStart"/>
      <w:r>
        <w:t>rRNA</w:t>
      </w:r>
      <w:proofErr w:type="spellEnd"/>
      <w:r>
        <w:t xml:space="preserve"> depletion, each sample was ethanol precipitated and </w:t>
      </w:r>
      <w:proofErr w:type="spellStart"/>
      <w:r>
        <w:t>resuspended</w:t>
      </w:r>
      <w:proofErr w:type="spellEnd"/>
      <w:r>
        <w:t xml:space="preserve"> in H</w:t>
      </w:r>
      <w:r w:rsidRPr="0036634C">
        <w:rPr>
          <w:vertAlign w:val="subscript"/>
        </w:rPr>
        <w:t>2</w:t>
      </w:r>
      <w:r>
        <w:t xml:space="preserve">O again. A fraction of the RNA was then fragmented to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RNA was ethanol precipitated, </w:t>
      </w:r>
      <w:proofErr w:type="spellStart"/>
      <w:r>
        <w:t>resuspended</w:t>
      </w:r>
      <w:proofErr w:type="spellEnd"/>
      <w:r>
        <w:t xml:space="preserve"> in 20 µl ultra-pure water, and phosphorylated using T4 PNK (New England </w:t>
      </w:r>
      <w:proofErr w:type="spellStart"/>
      <w:r>
        <w:t>Biolabs</w:t>
      </w:r>
      <w:proofErr w:type="spellEnd"/>
      <w:r>
        <w:t>). After another ethanol precipitation cleanup step, sequencing l</w:t>
      </w:r>
      <w:r>
        <w:t>i</w:t>
      </w:r>
      <w:r>
        <w:t xml:space="preserve">brary preparation was performed using the </w:t>
      </w:r>
      <w:proofErr w:type="spellStart"/>
      <w:r>
        <w:t>NEBNext</w:t>
      </w:r>
      <w:proofErr w:type="spellEnd"/>
      <w:r>
        <w:t xml:space="preserve"> Small RNA Library Pre Set and Mult</w:t>
      </w:r>
      <w:r>
        <w:t>i</w:t>
      </w:r>
      <w:r>
        <w:t xml:space="preserve">plex </w:t>
      </w:r>
      <w:proofErr w:type="spellStart"/>
      <w:r>
        <w:t>Oligos</w:t>
      </w:r>
      <w:proofErr w:type="spellEnd"/>
      <w:r>
        <w:t xml:space="preserve"> for </w:t>
      </w:r>
      <w:proofErr w:type="spellStart"/>
      <w:r>
        <w:t>Illumina</w:t>
      </w:r>
      <w:proofErr w:type="spellEnd"/>
      <w:r>
        <w:t xml:space="preserve">, Multiplex Compatible (New England </w:t>
      </w:r>
      <w:proofErr w:type="spellStart"/>
      <w:r>
        <w:t>Biolabs</w:t>
      </w:r>
      <w:proofErr w:type="spellEnd"/>
      <w:r>
        <w:t>). Samples were eth</w:t>
      </w:r>
      <w:r>
        <w:t>a</w:t>
      </w:r>
      <w:r>
        <w:t xml:space="preserve">nol precipitated again after library preparation and separated on a 4% </w:t>
      </w:r>
      <w:proofErr w:type="spellStart"/>
      <w:r>
        <w:t>agarose</w:t>
      </w:r>
      <w:proofErr w:type="spellEnd"/>
      <w:r>
        <w:t xml:space="preserve"> gel. All DNA fragments greater than 100 </w:t>
      </w:r>
      <w:proofErr w:type="spellStart"/>
      <w:r>
        <w:t>bp</w:t>
      </w:r>
      <w:proofErr w:type="spellEnd"/>
      <w:r>
        <w:t xml:space="preserve"> were excised from the gel and isolated using the </w:t>
      </w:r>
      <w:proofErr w:type="spellStart"/>
      <w:r>
        <w:t>Zymoclean</w:t>
      </w:r>
      <w:proofErr w:type="spellEnd"/>
      <w:r>
        <w:t xml:space="preserve"> Gel DNA Recovery kit (</w:t>
      </w:r>
      <w:proofErr w:type="spellStart"/>
      <w:r>
        <w:t>Zymo</w:t>
      </w:r>
      <w:proofErr w:type="spellEnd"/>
      <w:r>
        <w:t xml:space="preserve"> Research). Libraries were s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 to generate 2</w:t>
      </w:r>
      <w:r w:rsidRPr="0036634C">
        <w:rPr>
          <w:rFonts w:eastAsiaTheme="minorEastAsia" w:cs="Times"/>
          <w:color w:val="262626"/>
          <w:szCs w:val="28"/>
          <w:lang w:eastAsia="ja-JP"/>
        </w:rPr>
        <w:t>×</w:t>
      </w:r>
      <w:r>
        <w:t>101-base paired-end reads.</w:t>
      </w:r>
    </w:p>
    <w:p w14:paraId="28D43F68" w14:textId="77777777" w:rsidR="009D2AE1" w:rsidRDefault="009D2AE1" w:rsidP="009D2AE1">
      <w:pPr>
        <w:pStyle w:val="NoSpacing"/>
      </w:pPr>
    </w:p>
    <w:p w14:paraId="6E1B9AF1" w14:textId="5A36DDF4" w:rsidR="009D2AE1" w:rsidRDefault="009D2AE1" w:rsidP="009D2AE1">
      <w:pPr>
        <w:pStyle w:val="NoSpacing"/>
      </w:pPr>
      <w:r>
        <w:t xml:space="preserve">For </w:t>
      </w:r>
      <w:proofErr w:type="spellStart"/>
      <w:r>
        <w:t>RNAseq</w:t>
      </w:r>
      <w:proofErr w:type="spellEnd"/>
      <w:r>
        <w:t xml:space="preserve"> analysis, we implemented a custom analysis pipeline using the REL606 </w:t>
      </w:r>
      <w:r w:rsidRPr="00CF3238">
        <w:rPr>
          <w:i/>
        </w:rPr>
        <w:t>Esch</w:t>
      </w:r>
      <w:r w:rsidRPr="00CF3238">
        <w:rPr>
          <w:i/>
        </w:rPr>
        <w:t>e</w:t>
      </w:r>
      <w:r w:rsidRPr="00CF3238">
        <w:rPr>
          <w:i/>
        </w:rPr>
        <w:t>richia coli</w:t>
      </w:r>
      <w:r>
        <w:t xml:space="preserve"> B genome (GenBank</w:t>
      </w:r>
      <w:proofErr w:type="gramStart"/>
      <w:r>
        <w:t>:</w:t>
      </w:r>
      <w:r w:rsidRPr="00264C30">
        <w:t>NC</w:t>
      </w:r>
      <w:proofErr w:type="gramEnd"/>
      <w:r w:rsidRPr="00264C30">
        <w:t>_012967.1</w:t>
      </w:r>
      <w:r>
        <w:t xml:space="preserve">) as the reference </w:t>
      </w:r>
      <w:r w:rsidRPr="00795F8F">
        <w:t>sequence</w:t>
      </w:r>
      <w:r>
        <w:t xml:space="preserve"> </w:t>
      </w:r>
      <w:r w:rsidRPr="00795F8F">
        <w:fldChar w:fldCharType="begin"/>
      </w:r>
      <w:r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795F8F">
        <w:rPr>
          <w:rFonts w:ascii="Monaco" w:hAnsi="Monaco" w:cs="Monaco"/>
        </w:rPr>
        <w:instrText>∼</w:instrText>
      </w:r>
      <w:r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Pr="00795F8F">
        <w:fldChar w:fldCharType="separate"/>
      </w:r>
      <w:r w:rsidRPr="00795F8F">
        <w:t>(Jeong et al., 2009)</w:t>
      </w:r>
      <w:r w:rsidRPr="00795F8F">
        <w:fldChar w:fldCharType="end"/>
      </w:r>
      <w:r w:rsidRPr="00795F8F">
        <w:t xml:space="preserve">. </w:t>
      </w:r>
      <w:r>
        <w:t xml:space="preserve">We updated annotations of </w:t>
      </w:r>
      <w:proofErr w:type="spellStart"/>
      <w:r>
        <w:t>sRNAs</w:t>
      </w:r>
      <w:proofErr w:type="spellEnd"/>
      <w:r>
        <w:t xml:space="preserve"> in this genome sequence using the </w:t>
      </w:r>
      <w:proofErr w:type="spellStart"/>
      <w:r>
        <w:t>Rfam</w:t>
      </w:r>
      <w:proofErr w:type="spellEnd"/>
      <w:r>
        <w:t xml:space="preserve"> 11.0 d</w:t>
      </w:r>
      <w:r>
        <w:t>a</w:t>
      </w:r>
      <w:r>
        <w:t xml:space="preserve">tabase </w:t>
      </w:r>
      <w:r>
        <w:fldChar w:fldCharType="begin"/>
      </w:r>
      <w:r>
        <w:instrText xml:space="preserve"> ADDIN ZOTERO_ITEM CSL_CITATION {"citationID":"K52tvtmp","properties":{"formattedCitation":"(Burge et al.,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fldChar w:fldCharType="separate"/>
      </w:r>
      <w:r>
        <w:rPr>
          <w:noProof/>
        </w:rPr>
        <w:t>(Burge et al., 2013)</w:t>
      </w:r>
      <w:r>
        <w:fldChar w:fldCharType="end"/>
      </w:r>
      <w:r>
        <w:t xml:space="preserve">. </w:t>
      </w:r>
      <w:r w:rsidRPr="00795F8F">
        <w:t xml:space="preserve">Prior to mapping, </w:t>
      </w:r>
      <w:r>
        <w:t xml:space="preserve">we trimmed </w:t>
      </w:r>
      <w:r w:rsidRPr="00795F8F">
        <w:t>adapter</w:t>
      </w:r>
      <w:r>
        <w:t xml:space="preserve"> sequences</w:t>
      </w:r>
      <w:r w:rsidRPr="00795F8F">
        <w:t xml:space="preserve"> </w:t>
      </w:r>
      <w:r>
        <w:t xml:space="preserve">from </w:t>
      </w:r>
      <w:proofErr w:type="spellStart"/>
      <w:r>
        <w:t>Illumina</w:t>
      </w:r>
      <w:proofErr w:type="spellEnd"/>
      <w:r>
        <w:t xml:space="preserve"> reads</w:t>
      </w:r>
      <w:r w:rsidRPr="00795F8F">
        <w:t xml:space="preserve"> using </w:t>
      </w:r>
      <w:proofErr w:type="spellStart"/>
      <w:r>
        <w:t>Flexbar</w:t>
      </w:r>
      <w:proofErr w:type="spellEnd"/>
      <w:r w:rsidRPr="00795F8F">
        <w:t xml:space="preserve"> 2.31 </w:t>
      </w:r>
      <w:r w:rsidRPr="00795F8F">
        <w:fldChar w:fldCharType="begin"/>
      </w:r>
      <w:r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Pr="00795F8F">
        <w:fldChar w:fldCharType="separate"/>
      </w:r>
      <w:r w:rsidRPr="00795F8F">
        <w:t>(Dodt et al., 2012)</w:t>
      </w:r>
      <w:r w:rsidRPr="00795F8F">
        <w:fldChar w:fldCharType="end"/>
      </w:r>
      <w:r w:rsidRPr="00795F8F">
        <w:t xml:space="preserve">. Mapping was carried out </w:t>
      </w:r>
      <w:r>
        <w:t>in single-end mode using B</w:t>
      </w:r>
      <w:r w:rsidRPr="00795F8F">
        <w:t xml:space="preserve">owtie2 2.1.0 with the –k 1 option to achieve one unique mapping location per </w:t>
      </w:r>
      <w:r w:rsidRPr="00D74123">
        <w:t>read</w:t>
      </w:r>
      <w:r w:rsidRPr="005B6375">
        <w:t xml:space="preserve"> </w:t>
      </w:r>
      <w:r w:rsidRPr="0059034A">
        <w:fldChar w:fldCharType="begin"/>
      </w:r>
      <w:r w:rsidRPr="00D74123">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Pr="0059034A">
        <w:fldChar w:fldCharType="separate"/>
      </w:r>
      <w:r w:rsidRPr="00D74123">
        <w:t>(Langmead and Salzberg, 2012)</w:t>
      </w:r>
      <w:r w:rsidRPr="0059034A">
        <w:fldChar w:fldCharType="end"/>
      </w:r>
      <w:r w:rsidRPr="00D74123">
        <w:t xml:space="preserve">. The raw number of reads mapping to each gene were counted using </w:t>
      </w:r>
      <w:proofErr w:type="spellStart"/>
      <w:r>
        <w:t>HTSeq</w:t>
      </w:r>
      <w:proofErr w:type="spellEnd"/>
      <w:r w:rsidRPr="00D74123">
        <w:t xml:space="preserve"> 0.6.0</w:t>
      </w:r>
      <w:r>
        <w:t xml:space="preserve"> </w:t>
      </w:r>
      <w:r w:rsidRPr="0059034A">
        <w:fldChar w:fldCharType="begin"/>
      </w:r>
      <w:r w:rsidRPr="00D74123">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59034A">
        <w:fldChar w:fldCharType="separate"/>
      </w:r>
      <w:r w:rsidRPr="00D74123">
        <w:t>(Anders et al., 2014)</w:t>
      </w:r>
      <w:r w:rsidRPr="0059034A">
        <w:fldChar w:fldCharType="end"/>
      </w:r>
      <w:r w:rsidRPr="00D74123">
        <w:t xml:space="preserve">. </w:t>
      </w:r>
      <w:r>
        <w:t>Exact details for the full</w:t>
      </w:r>
      <w:r w:rsidRPr="00D74123">
        <w:t xml:space="preserve"> </w:t>
      </w:r>
      <w:r>
        <w:t>computational pipeline are</w:t>
      </w:r>
      <w:r w:rsidRPr="00D74123">
        <w:t xml:space="preserve"> available at </w:t>
      </w:r>
      <w:hyperlink r:id="rId9"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0D5C56CB" w14:textId="77777777" w:rsidR="003F6DD6" w:rsidRDefault="003F6DD6" w:rsidP="009D2AE1">
      <w:pPr>
        <w:pStyle w:val="NoSpacing"/>
      </w:pPr>
    </w:p>
    <w:p w14:paraId="26A6A87B" w14:textId="77777777" w:rsidR="005A50CF" w:rsidRDefault="00BA5B3C" w:rsidP="005A50CF">
      <w:pPr>
        <w:pStyle w:val="Heading2"/>
      </w:pPr>
      <w:r>
        <w:t>Proteomics</w:t>
      </w:r>
    </w:p>
    <w:p w14:paraId="629A3DCA" w14:textId="284C0B90"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524156AF" w14:textId="77777777" w:rsidR="00FD03A3" w:rsidRDefault="00FD03A3" w:rsidP="00FD03A3"/>
    <w:p w14:paraId="2FA74B6C" w14:textId="2B65D1E0"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commentRangeStart w:id="13"/>
      <w:proofErr w:type="gramStart"/>
      <w:r>
        <w:t>300</w:t>
      </w:r>
      <w:r w:rsidR="00EF5BF6">
        <w:t xml:space="preserve"> </w:t>
      </w:r>
      <w:proofErr w:type="spellStart"/>
      <w:r>
        <w:t>nl</w:t>
      </w:r>
      <w:proofErr w:type="spellEnd"/>
      <w:r>
        <w:t>/</w:t>
      </w:r>
      <w:proofErr w:type="gramEnd"/>
      <w:r>
        <w:t xml:space="preserve">min </w:t>
      </w:r>
      <w:commentRangeEnd w:id="13"/>
      <w:r w:rsidR="00EF5BF6">
        <w:rPr>
          <w:rStyle w:val="CommentReference"/>
        </w:rPr>
        <w:commentReference w:id="13"/>
      </w:r>
      <w:r>
        <w:t>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40052B87" w14:textId="77777777" w:rsidR="00FD03A3" w:rsidRDefault="00FD03A3" w:rsidP="00FD03A3"/>
    <w:p w14:paraId="2163A3D9" w14:textId="4271DA11"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06919274" w14:textId="77777777" w:rsidR="00FD03A3" w:rsidRPr="00FD03A3" w:rsidRDefault="00FD03A3" w:rsidP="00FD03A3"/>
    <w:p w14:paraId="19AC1EB8" w14:textId="77777777" w:rsidR="005A50CF" w:rsidRDefault="00BA5B3C" w:rsidP="005A50CF">
      <w:pPr>
        <w:pStyle w:val="Heading2"/>
      </w:pPr>
      <w:r>
        <w:t>Flux analysis</w:t>
      </w:r>
    </w:p>
    <w:p w14:paraId="7B23439E" w14:textId="3B6FB1F6"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w:t>
      </w:r>
      <w:r w:rsidR="007109F0">
        <w:t>methods previously described</w:t>
      </w:r>
      <w:r w:rsidR="00905520">
        <w:t xml:space="preserve"> </w:t>
      </w:r>
      <w:r w:rsidR="00905520">
        <w:fldChar w:fldCharType="begin"/>
      </w:r>
      <w:r w:rsidR="00905520">
        <w:instrText xml:space="preserve"> ADDIN ZOTERO_ITEM CSL_CITATION {"citationID":"4accooe95","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905520">
        <w:fldChar w:fldCharType="separate"/>
      </w:r>
      <w:r w:rsidR="00905520">
        <w:rPr>
          <w:noProof/>
        </w:rPr>
        <w:t>(Harcombe et al., 2013; Zamboni et al., 2009)</w:t>
      </w:r>
      <w:r w:rsidR="00905520">
        <w:fldChar w:fldCharType="end"/>
      </w:r>
      <w:r w:rsidRPr="00795F8F">
        <w:t>. Cell</w:t>
      </w:r>
      <w:r>
        <w:t xml:space="preserve"> pellets were </w:t>
      </w:r>
      <w:proofErr w:type="spellStart"/>
      <w:r>
        <w:t>resu</w:t>
      </w:r>
      <w:r>
        <w:t>s</w:t>
      </w:r>
      <w:r>
        <w:t>pended</w:t>
      </w:r>
      <w:proofErr w:type="spellEnd"/>
      <w:r>
        <w:t xml:space="preserve"> in 200 m</w:t>
      </w:r>
      <w:r w:rsidR="00905520">
        <w:t>l</w:t>
      </w:r>
      <w:r>
        <w:t xml:space="preserve"> of 6 N </w:t>
      </w:r>
      <w:proofErr w:type="spellStart"/>
      <w:r>
        <w:t>HCl</w:t>
      </w:r>
      <w:proofErr w:type="spellEnd"/>
      <w:r>
        <w:t>, hydrolyzed at 105°C overnight, and dried at 95°C for up to 24 h. To the hydrolyzed cell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E60F3E" w14:textId="77777777" w:rsidR="00FA6EAE" w:rsidRDefault="00FA6EAE" w:rsidP="00FA6EAE">
      <w:pPr>
        <w:pStyle w:val="NoSpacing"/>
      </w:pPr>
    </w:p>
    <w:p w14:paraId="1EE38755" w14:textId="77777777" w:rsidR="00CF0834" w:rsidRDefault="00CF0834" w:rsidP="00CF0834">
      <w:pPr>
        <w:pStyle w:val="NoSpacing"/>
      </w:pPr>
      <w:bookmarkStart w:id="14" w:name="__UnoMark__1847_580114490"/>
      <w:bookmarkStart w:id="15" w:name="ZOTERO_BREF_J4OWhgrsoVwG"/>
      <w:bookmarkEnd w:id="14"/>
      <w:bookmarkEnd w:id="15"/>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19CB7823" w14:textId="77777777" w:rsidR="00CF0834" w:rsidRDefault="00CF0834" w:rsidP="00CF0834">
      <w:pPr>
        <w:pStyle w:val="NoSpacing"/>
      </w:pPr>
    </w:p>
    <w:p w14:paraId="2DCC894B" w14:textId="3A48FBE0"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05168B" w:rsidRPr="008D285E">
        <w:fldChar w:fldCharType="separate"/>
      </w:r>
      <w:r w:rsidR="0081688C">
        <w:rPr>
          <w:noProof/>
        </w:rPr>
        <w:t>(Zamboni et al., 2009, 2005)</w:t>
      </w:r>
      <w:r w:rsidR="0005168B" w:rsidRPr="008D285E">
        <w:fldChar w:fldCharType="end"/>
      </w:r>
      <w:r w:rsidR="008D285E" w:rsidRPr="008D285E">
        <w:t>.</w:t>
      </w:r>
      <w:r w:rsidR="00905520">
        <w:t xml:space="preserve"> Each time</w:t>
      </w:r>
      <w:r w:rsidR="00052DA7">
        <w:t xml:space="preserve"> </w:t>
      </w:r>
      <w:r w:rsidR="00905520">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 acids for the later time</w:t>
      </w:r>
      <w:r w:rsidR="00052DA7">
        <w:t xml:space="preserve"> </w:t>
      </w:r>
      <w:r w:rsidR="00905520">
        <w:t>points, and al</w:t>
      </w:r>
      <w:r w:rsidR="00905520">
        <w:t>t</w:t>
      </w:r>
      <w:r w:rsidR="00905520">
        <w:t>hough most were unchanged, we did note that</w:t>
      </w:r>
      <w:r w:rsidR="001A491E">
        <w:t xml:space="preserve"> </w:t>
      </w:r>
      <w:proofErr w:type="spellStart"/>
      <w:r w:rsidR="001A491E">
        <w:t>histidine</w:t>
      </w:r>
      <w:proofErr w:type="spellEnd"/>
      <w:r w:rsidR="00905520">
        <w:t xml:space="preserve"> changed at the final time</w:t>
      </w:r>
      <w:r w:rsidR="00052DA7">
        <w:t xml:space="preserve"> </w:t>
      </w:r>
      <w:r w:rsidR="00905520">
        <w:t>point of two weeks.</w:t>
      </w:r>
    </w:p>
    <w:p w14:paraId="2A7A69E3" w14:textId="77777777" w:rsidR="003F6DD6" w:rsidRDefault="003F6DD6" w:rsidP="00A3644C">
      <w:pPr>
        <w:pStyle w:val="NoSpacing"/>
      </w:pPr>
    </w:p>
    <w:p w14:paraId="1ABBCD07" w14:textId="77777777" w:rsidR="00A04477" w:rsidRDefault="00A04477" w:rsidP="00A04477">
      <w:pPr>
        <w:pStyle w:val="Heading2"/>
      </w:pPr>
      <w:r>
        <w:t>Lipid analysis</w:t>
      </w:r>
    </w:p>
    <w:p w14:paraId="11F17421" w14:textId="525636AD"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795F8F">
        <w:t>described</w:t>
      </w:r>
      <w:bookmarkStart w:id="16" w:name="__UnoMark__1980_580114490"/>
      <w:r w:rsidRPr="00795F8F">
        <w:t xml:space="preserve"> </w:t>
      </w:r>
      <w:bookmarkStart w:id="17" w:name="__UnoMark__1848_580114490"/>
      <w:bookmarkStart w:id="18" w:name="ZOTERO_BREF_TkGZ8jhFSgtV"/>
      <w:bookmarkEnd w:id="16"/>
      <w:bookmarkEnd w:id="17"/>
      <w:bookmarkEnd w:id="18"/>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19" w:name="__UnoMark__1984_580114490"/>
      <w:r w:rsidRPr="00795F8F">
        <w:t xml:space="preserve"> </w:t>
      </w:r>
      <w:bookmarkStart w:id="20" w:name="__UnoMark__1849_580114490"/>
      <w:bookmarkStart w:id="21" w:name="ZOTERO_BREF_nUQRVPepZTEt"/>
      <w:bookmarkEnd w:id="19"/>
      <w:bookmarkEnd w:id="20"/>
      <w:bookmarkEnd w:id="21"/>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22" w:name="__UnoMark__1988_580114490"/>
      <w:r w:rsidRPr="00795F8F">
        <w:t xml:space="preserve"> </w:t>
      </w:r>
      <w:bookmarkStart w:id="23" w:name="__UnoMark__1850_580114490"/>
      <w:bookmarkStart w:id="24" w:name="ZOTERO_BREF_xxYLATU2gwxj"/>
      <w:bookmarkEnd w:id="22"/>
      <w:bookmarkEnd w:id="23"/>
      <w:bookmarkEnd w:id="24"/>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r w:rsidR="002851EA">
        <w:t xml:space="preserve"> One of the three replicates used for lipid analysis was an </w:t>
      </w:r>
      <w:r w:rsidR="0038655F">
        <w:t xml:space="preserve">additional </w:t>
      </w:r>
      <w:r w:rsidR="002851EA">
        <w:t>independent biological replicate, pr</w:t>
      </w:r>
      <w:r w:rsidR="002851EA">
        <w:t>e</w:t>
      </w:r>
      <w:r w:rsidR="002851EA">
        <w:t>pared identi</w:t>
      </w:r>
      <w:r w:rsidR="0038655F">
        <w:t>cally to all other replicate</w:t>
      </w:r>
      <w:r w:rsidR="002851EA">
        <w:t xml:space="preserve"> but not used for </w:t>
      </w:r>
      <w:proofErr w:type="spellStart"/>
      <w:r w:rsidR="002851EA">
        <w:t>RNAseq</w:t>
      </w:r>
      <w:proofErr w:type="spellEnd"/>
      <w:r w:rsidR="002851EA">
        <w:t xml:space="preserve"> or proteomics analysis.</w:t>
      </w:r>
    </w:p>
    <w:p w14:paraId="353CEF86" w14:textId="77777777" w:rsidR="003F6DD6" w:rsidRPr="00A04477" w:rsidRDefault="003F6DD6" w:rsidP="00A3644C">
      <w:pPr>
        <w:pStyle w:val="NoSpacing"/>
        <w:rPr>
          <w:vertAlign w:val="superscript"/>
        </w:rPr>
      </w:pPr>
    </w:p>
    <w:p w14:paraId="7700BF45" w14:textId="77777777" w:rsidR="00CB6967" w:rsidRDefault="00CB6967" w:rsidP="00A04477">
      <w:pPr>
        <w:pStyle w:val="Heading2"/>
      </w:pPr>
      <w:r>
        <w:t>Expression profile data analysis</w:t>
      </w:r>
    </w:p>
    <w:p w14:paraId="72B6BD7D" w14:textId="05B51066" w:rsidR="00CB6967" w:rsidRDefault="00DD2481" w:rsidP="00CB6967">
      <w:pPr>
        <w:pStyle w:val="NoSpacing"/>
      </w:pPr>
      <w:r>
        <w:t xml:space="preserve">We </w:t>
      </w:r>
      <w:r w:rsidR="00CB6967">
        <w:t>analyz</w:t>
      </w:r>
      <w:r>
        <w:t>ed</w:t>
      </w:r>
      <w:r w:rsidR="00CB6967">
        <w:t xml:space="preserve"> raw counts from the proteomics and </w:t>
      </w:r>
      <w:proofErr w:type="spellStart"/>
      <w:r w:rsidR="00CB6967">
        <w:t>RNAseq</w:t>
      </w:r>
      <w:proofErr w:type="spellEnd"/>
      <w:r w:rsidR="00CB6967">
        <w:t xml:space="preserve"> experiments</w:t>
      </w:r>
      <w:r>
        <w:t xml:space="preserve"> as follows</w:t>
      </w:r>
      <w:r w:rsidR="00CB6967">
        <w:t xml:space="preserve">. Initial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14:paraId="67905553" w14:textId="77777777" w:rsidR="00CB6967" w:rsidRDefault="00CB6967" w:rsidP="00CB6967">
      <w:r>
        <w:t xml:space="preserve"> </w:t>
      </w:r>
    </w:p>
    <w:p w14:paraId="2726472B" w14:textId="02B8B167" w:rsidR="00CB6967" w:rsidRDefault="00AB7631" w:rsidP="00CB6967">
      <w:pPr>
        <w:pStyle w:val="NoSpacing"/>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F5C1C">
        <w:fldChar w:fldCharType="begin"/>
      </w:r>
      <w:r w:rsidR="00CF5C1C">
        <w:instrText xml:space="preserve"> ADDIN ZOTERO_ITEM CSL_CITATION {"citationID":"1c3ajq3j4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F5C1C">
        <w:fldChar w:fldCharType="separate"/>
      </w:r>
      <w:r w:rsidR="00CF5C1C">
        <w:rPr>
          <w:noProof/>
        </w:rPr>
        <w:t>(Anders and Huber, 2010)</w:t>
      </w:r>
      <w:r w:rsidR="00CF5C1C">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Finally, normalized RNA and protein profiles, both relative and absolute, were averaged across all three biological replicates.</w:t>
      </w:r>
    </w:p>
    <w:p w14:paraId="0284F353" w14:textId="77777777" w:rsidR="00CB6967" w:rsidRDefault="00CB6967" w:rsidP="00CB6967"/>
    <w:p w14:paraId="41775B31" w14:textId="62AAAFBA"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r w:rsidR="00A21FA4" w:rsidRPr="00A21FA4">
        <w:t>numpy</w:t>
      </w:r>
      <w:proofErr w:type="spellEnd"/>
      <w:r w:rsidR="00A21FA4">
        <w:t xml:space="preserve"> </w:t>
      </w:r>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14:paraId="1AF24ECE" w14:textId="77777777" w:rsidR="00CB6967" w:rsidRDefault="00CB6967" w:rsidP="00CB6967"/>
    <w:p w14:paraId="5CC603CF" w14:textId="6462F61F"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14:paraId="338D0746" w14:textId="77777777" w:rsidR="00CB6967" w:rsidRDefault="00CB6967" w:rsidP="00A21FA4">
      <w:pPr>
        <w:pStyle w:val="NoSpacing"/>
      </w:pPr>
    </w:p>
    <w:p w14:paraId="445CD18F" w14:textId="77777777" w:rsidR="00CB6967" w:rsidRDefault="00CB6967" w:rsidP="00CB6967"/>
    <w:p w14:paraId="37E03F94" w14:textId="25D04E1D" w:rsidR="00CB6967" w:rsidRDefault="0059034A" w:rsidP="002A3F5B">
      <w:pPr>
        <w:jc w:val="center"/>
      </w:pPr>
      <w:r>
        <w:rPr>
          <w:noProof/>
          <w:position w:val="-30"/>
        </w:rPr>
        <w:drawing>
          <wp:inline distT="0" distB="0" distL="0" distR="0" wp14:anchorId="4F561B42" wp14:editId="4D21D409">
            <wp:extent cx="1470025" cy="46164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0025" cy="461645"/>
                    </a:xfrm>
                    <a:prstGeom prst="rect">
                      <a:avLst/>
                    </a:prstGeom>
                    <a:noFill/>
                    <a:ln>
                      <a:noFill/>
                    </a:ln>
                  </pic:spPr>
                </pic:pic>
              </a:graphicData>
            </a:graphic>
          </wp:inline>
        </w:drawing>
      </w:r>
    </w:p>
    <w:p w14:paraId="30F3E86F" w14:textId="77777777" w:rsidR="00FA4DA4" w:rsidRDefault="00FA4DA4" w:rsidP="00A21FA4">
      <w:pPr>
        <w:pStyle w:val="NoSpacing"/>
      </w:pPr>
    </w:p>
    <w:p w14:paraId="1828B1BC"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6C3730BE" w14:textId="77777777" w:rsidR="00CB6967" w:rsidRDefault="00CB6967" w:rsidP="00CB6967">
      <w:r>
        <w:t xml:space="preserve"> </w:t>
      </w:r>
    </w:p>
    <w:p w14:paraId="1C55D2C0" w14:textId="0A0C49C4"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382CE9E" w14:textId="77777777" w:rsidR="00CB6967" w:rsidRDefault="00CB6967" w:rsidP="00CB6967"/>
    <w:p w14:paraId="6C3D4615" w14:textId="246C4279"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05B686CC" w14:textId="77777777" w:rsidR="00CB6967" w:rsidRDefault="00CB6967" w:rsidP="00CB6967"/>
    <w:p w14:paraId="465DFAA1" w14:textId="56BCC5ED"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1E64C703" w14:textId="77777777" w:rsidR="00CB6967" w:rsidRDefault="00CB6967" w:rsidP="00CB6967"/>
    <w:p w14:paraId="1B336D5F" w14:textId="0B945343"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7DBDBB25" w14:textId="77777777" w:rsidR="003F6DD6" w:rsidRDefault="003F6DD6" w:rsidP="00A3644C">
      <w:pPr>
        <w:pStyle w:val="NoSpacing"/>
      </w:pPr>
    </w:p>
    <w:p w14:paraId="146EF10D" w14:textId="4E57D213" w:rsidR="002D6CE0" w:rsidRDefault="002D6CE0" w:rsidP="002D6CE0">
      <w:pPr>
        <w:pStyle w:val="Heading2"/>
      </w:pPr>
      <w:r>
        <w:t>Data availability</w:t>
      </w:r>
    </w:p>
    <w:p w14:paraId="5ABAA80F" w14:textId="441BB3CD"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CF5C1C" w:rsidRPr="00B47591">
        <w:rPr>
          <w:highlight w:val="yellow"/>
        </w:rPr>
        <w:t>XX</w:t>
      </w:r>
      <w:bookmarkStart w:id="25" w:name="_GoBack"/>
      <w:bookmarkEnd w:id="25"/>
      <w:r w:rsidR="00CF5C1C" w:rsidRPr="00B47591">
        <w:rPr>
          <w:highlight w:val="yellow"/>
        </w:rPr>
        <w:t>XX</w:t>
      </w:r>
      <w:r w:rsidR="00CF5C1C">
        <w:t xml:space="preserve">) </w:t>
      </w:r>
      <w:r w:rsidR="00CF5C1C">
        <w:fldChar w:fldCharType="begin"/>
      </w:r>
      <w:r w:rsidR="00CF5C1C">
        <w:instrText xml:space="preserve"> ADDIN ZOTERO_ITEM CSL_CITATION {"citationID":"2eag9r7kuh","properties":{"formattedCitation":"(Barrett et al.,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F5C1C">
        <w:fldChar w:fldCharType="separate"/>
      </w:r>
      <w:r w:rsidR="00CF5C1C">
        <w:rPr>
          <w:noProof/>
        </w:rPr>
        <w:t>(Barrett et al., 2013)</w:t>
      </w:r>
      <w:r w:rsidR="00CF5C1C">
        <w:fldChar w:fldCharType="end"/>
      </w:r>
      <w:r w:rsidR="00CF5C1C">
        <w:t>.</w:t>
      </w:r>
      <w:r w:rsidR="000D1D07">
        <w:t xml:space="preserve"> </w:t>
      </w:r>
      <w:r w:rsidR="007A2F06">
        <w:t>P</w:t>
      </w:r>
      <w:r>
        <w:t>r</w:t>
      </w:r>
      <w:r>
        <w:t>o</w:t>
      </w:r>
      <w:r>
        <w:t xml:space="preserve">teomics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14:paraId="45CE3FB6" w14:textId="77777777" w:rsidR="002D6CE0" w:rsidRDefault="002D6CE0" w:rsidP="005A50CF">
      <w:pPr>
        <w:pStyle w:val="Heading1"/>
      </w:pPr>
    </w:p>
    <w:p w14:paraId="6937A4E8"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1EF7A098" w14:textId="6B4C4D20" w:rsidR="005A50CF" w:rsidRDefault="00BA5B3C" w:rsidP="005A50CF">
      <w:pPr>
        <w:pStyle w:val="Heading1"/>
      </w:pPr>
      <w:r>
        <w:t>References</w:t>
      </w:r>
    </w:p>
    <w:p w14:paraId="654CAF27" w14:textId="77777777" w:rsidR="002C0133" w:rsidRPr="002C0133" w:rsidRDefault="0005168B" w:rsidP="002C0133">
      <w:pPr>
        <w:pStyle w:val="Bibliography"/>
        <w:rPr>
          <w:color w:val="auto"/>
        </w:rPr>
      </w:pPr>
      <w:r w:rsidRPr="002C1CF2">
        <w:fldChar w:fldCharType="begin"/>
      </w:r>
      <w:r w:rsidR="0081688C">
        <w:instrText xml:space="preserve"> ADDIN ZOTERO_BIBL {"custom":[]} CSL_BIBLIOGRAPHY </w:instrText>
      </w:r>
      <w:r w:rsidRPr="002C1CF2">
        <w:fldChar w:fldCharType="separate"/>
      </w:r>
      <w:r w:rsidR="002C0133" w:rsidRPr="002C0133">
        <w:rPr>
          <w:color w:val="auto"/>
        </w:rPr>
        <w:t>Abreu, R. de S., Penalva, L.O., Marcotte, E.M., Vogel, C., 2009. Global signatures of protein and mRNA expression levels. Mol. Biosyst. 5, 1512–1526. doi:10.1039/B908315D</w:t>
      </w:r>
    </w:p>
    <w:p w14:paraId="49E85CC2" w14:textId="77777777" w:rsidR="002C0133" w:rsidRPr="002C0133" w:rsidRDefault="002C0133" w:rsidP="002C0133">
      <w:pPr>
        <w:pStyle w:val="Bibliography"/>
        <w:rPr>
          <w:color w:val="auto"/>
        </w:rPr>
      </w:pPr>
      <w:r w:rsidRPr="002C0133">
        <w:rPr>
          <w:color w:val="auto"/>
        </w:rPr>
        <w:t>Åkesson, M., Förster, J., Nielsen, J., 2004. Integration of gene expression data into genome-scale metabolic models. Metab. Eng. 6, 285–293. doi:10.1016/j.ymben.2003.12.002</w:t>
      </w:r>
    </w:p>
    <w:p w14:paraId="723B6666" w14:textId="77777777" w:rsidR="002C0133" w:rsidRPr="002C0133" w:rsidRDefault="002C0133" w:rsidP="002C0133">
      <w:pPr>
        <w:pStyle w:val="Bibliography"/>
        <w:rPr>
          <w:color w:val="auto"/>
        </w:rPr>
      </w:pPr>
      <w:r w:rsidRPr="002C0133">
        <w:rPr>
          <w:color w:val="auto"/>
        </w:rPr>
        <w:t>Anders, S., Huber, W., 2010. Differential expression analysis for sequence count data. Genome Biol. 11, R106. doi:10.1186/gb-2010-11-10-r106</w:t>
      </w:r>
    </w:p>
    <w:p w14:paraId="6BD454C8" w14:textId="77777777" w:rsidR="002C0133" w:rsidRPr="002C0133" w:rsidRDefault="002C0133" w:rsidP="002C0133">
      <w:pPr>
        <w:pStyle w:val="Bibliography"/>
        <w:rPr>
          <w:color w:val="auto"/>
        </w:rPr>
      </w:pPr>
      <w:r w:rsidRPr="002C0133">
        <w:rPr>
          <w:color w:val="auto"/>
        </w:rPr>
        <w:t>Anders, S., Pyl, P.T., Huber, W., 2014. HTSeq - A Python framework to work with high-throughput sequencing data (No. 002824).</w:t>
      </w:r>
    </w:p>
    <w:p w14:paraId="4BC57511" w14:textId="77777777" w:rsidR="002C0133" w:rsidRPr="002C0133" w:rsidRDefault="002C0133" w:rsidP="002C0133">
      <w:pPr>
        <w:pStyle w:val="Bibliography"/>
        <w:rPr>
          <w:color w:val="auto"/>
        </w:rPr>
      </w:pPr>
      <w:r w:rsidRPr="002C0133">
        <w:rPr>
          <w:color w:val="auto"/>
        </w:rPr>
        <w:t>Barrett, T., Wilhite, S.E., Ledoux, P., Evangelista, C., Kim, I.F., Tomashevsky, M., Marshall, K.A., Phillippy, K.H., Sherman, P.M., Holko, M., Yefanov, A., Lee, H., Zhang, N., Robertson, C.L., Serova, N., Davis, S., Soboleva, A., 2013. NCBI GEO: archive for functional genomics data sets--update. Nucleic Acids Res. 41, D991–995. doi:10.1093/nar/gks1193</w:t>
      </w:r>
    </w:p>
    <w:p w14:paraId="7128E31E" w14:textId="77777777" w:rsidR="002C0133" w:rsidRPr="002C0133" w:rsidRDefault="002C0133" w:rsidP="002C0133">
      <w:pPr>
        <w:pStyle w:val="Bibliography"/>
        <w:rPr>
          <w:color w:val="auto"/>
        </w:rPr>
      </w:pPr>
      <w:r w:rsidRPr="002C0133">
        <w:rPr>
          <w:color w:val="auto"/>
        </w:rPr>
        <w:t>Bishop, R.E., Gibbons, H.S., Guina, T., Trent, M.S., Miller, S.I., Raetz, C.R.H., 2000. Transfer of palmitate from phospholipids to lipid A in outer membranes of Gram-negative bacteria. EMBO J. 19, 5071–5080. doi:10.1093/emboj/19.19.5071</w:t>
      </w:r>
    </w:p>
    <w:p w14:paraId="489DDCDA" w14:textId="77777777" w:rsidR="002C0133" w:rsidRPr="002C0133" w:rsidRDefault="002C0133" w:rsidP="002C0133">
      <w:pPr>
        <w:pStyle w:val="Bibliography"/>
        <w:rPr>
          <w:color w:val="auto"/>
        </w:rPr>
      </w:pPr>
      <w:r w:rsidRPr="002C0133">
        <w:rPr>
          <w:color w:val="auto"/>
        </w:rPr>
        <w:t>Burge, S.W., Daub, J., Eberhardt, R., Tate, J., Barquist, L., Nawrocki, E.P., Eddy, S.R., Gardner, P.P., Bateman, A., 2013. Rfam 11.0: 10 years of RNA families. Nucleic Acids Res. 41, D226–232. doi:10.1093/nar/gks1005</w:t>
      </w:r>
    </w:p>
    <w:p w14:paraId="6B2E60D9" w14:textId="77777777" w:rsidR="002C0133" w:rsidRPr="002C0133" w:rsidRDefault="002C0133" w:rsidP="002C0133">
      <w:pPr>
        <w:pStyle w:val="Bibliography"/>
        <w:rPr>
          <w:color w:val="auto"/>
        </w:rPr>
      </w:pPr>
      <w:r w:rsidRPr="002C0133">
        <w:rPr>
          <w:color w:val="auto"/>
        </w:rPr>
        <w:t>Carrera, J., Estrela, R., Luo, J., Rai, N., Tsoukalas, A., Tagkopoulos, I., 2014. An integrative, multi-scale, genome-wide model reveals the phenotypic landscape of Escherichia coli. Mol. Syst. Biol. 10, n/a–n/a. doi:10.15252/msb.20145108</w:t>
      </w:r>
    </w:p>
    <w:p w14:paraId="6D4653E0" w14:textId="77777777" w:rsidR="002C0133" w:rsidRPr="002C0133" w:rsidRDefault="002C0133" w:rsidP="002C0133">
      <w:pPr>
        <w:pStyle w:val="Bibliography"/>
        <w:rPr>
          <w:color w:val="auto"/>
        </w:rPr>
      </w:pPr>
      <w:r w:rsidRPr="002C0133">
        <w:rPr>
          <w:color w:val="auto"/>
        </w:rPr>
        <w:t>Colijn, C., Brandes, A., Zucker, J., Lun, D.S., Weiner, B., Farhat, M.R., Cheng, T.-Y., Moody, D.B., Murray, M., Galagan, J.E., 2009. Interpreting Expression Data with Metabolic Flux Models: Predicting Mycobacterium tuberculosis Mycolic Acid Production. PLoS Comput Biol 5, e1000489. doi:10.1371/journal.pcbi.1000489</w:t>
      </w:r>
    </w:p>
    <w:p w14:paraId="3E0C99B5" w14:textId="77777777" w:rsidR="002C0133" w:rsidRPr="002C0133" w:rsidRDefault="002C0133" w:rsidP="002C0133">
      <w:pPr>
        <w:pStyle w:val="Bibliography"/>
        <w:rPr>
          <w:color w:val="auto"/>
        </w:rPr>
      </w:pPr>
      <w:r w:rsidRPr="002C0133">
        <w:rPr>
          <w:color w:val="auto"/>
        </w:rPr>
        <w:t>Collins, S.B., Reznik, E., Segrè, D., 2012. Temporal Expression-based Analysis of Metabolism. PLoS Comput Biol 8, e1002781. doi:10.1371/journal.pcbi.1002781</w:t>
      </w:r>
    </w:p>
    <w:p w14:paraId="04718CCC" w14:textId="77777777" w:rsidR="002C0133" w:rsidRPr="002C0133" w:rsidRDefault="002C0133" w:rsidP="002C0133">
      <w:pPr>
        <w:pStyle w:val="Bibliography"/>
        <w:rPr>
          <w:color w:val="auto"/>
        </w:rPr>
      </w:pPr>
      <w:r w:rsidRPr="002C0133">
        <w:rPr>
          <w:color w:val="auto"/>
        </w:rPr>
        <w:t>Dodt, M., Roehr, J.T., Ahmed, R., Dieterich, C., 2012. FLEXBAR—Flexible Barcode and Adapter Processing for Next-Generation Sequencing Platforms. Biology 1, 895–905. doi:10.3390/biology1030895</w:t>
      </w:r>
    </w:p>
    <w:p w14:paraId="133331FF" w14:textId="77777777" w:rsidR="002C0133" w:rsidRPr="002C0133" w:rsidRDefault="002C0133" w:rsidP="002C0133">
      <w:pPr>
        <w:pStyle w:val="Bibliography"/>
        <w:rPr>
          <w:color w:val="auto"/>
        </w:rPr>
      </w:pPr>
      <w:r w:rsidRPr="002C0133">
        <w:rPr>
          <w:color w:val="auto"/>
        </w:rPr>
        <w:t>Duarte, N.C., Herrgård, M.J., Palsson, B.Ø., 2004. Reconstruction and Validation of Saccharomyces cerevisiae iND750, a Fully Compartmentalized Genome-Scale Metabolic Model. Genome Res. 14, 1298–1309. doi:10.1101/gr.2250904</w:t>
      </w:r>
    </w:p>
    <w:p w14:paraId="2E11CCD8" w14:textId="77777777" w:rsidR="002C0133" w:rsidRPr="002C0133" w:rsidRDefault="002C0133" w:rsidP="002C0133">
      <w:pPr>
        <w:pStyle w:val="Bibliography"/>
        <w:rPr>
          <w:color w:val="auto"/>
        </w:rPr>
      </w:pPr>
      <w:r w:rsidRPr="002C0133">
        <w:rPr>
          <w:color w:val="auto"/>
        </w:rPr>
        <w:t>Fang, X., Wallqvist, A., Reifman, J., 2012. Modeling Phenotypic Metabolic Adaptations of Mycobacterium tuberculosis H37Rv under Hypoxia. PLoS Comput Biol 8, e1002688. doi:10.1371/journal.pcbi.1002688</w:t>
      </w:r>
    </w:p>
    <w:p w14:paraId="7BEC3FB3" w14:textId="77777777" w:rsidR="002C0133" w:rsidRPr="002C0133" w:rsidRDefault="002C0133" w:rsidP="002C0133">
      <w:pPr>
        <w:pStyle w:val="Bibliography"/>
        <w:rPr>
          <w:color w:val="auto"/>
        </w:rPr>
      </w:pPr>
      <w:r w:rsidRPr="002C0133">
        <w:rPr>
          <w:color w:val="auto"/>
        </w:rPr>
        <w:t>Farrell, M.J., Finkel, S.E., 2003. The growth advantage in stationary-phase phenotype conferred by rpoS mutations is dependent on the pH and nutrient environment. J. Bacteriol. 185, 7044–7052.</w:t>
      </w:r>
    </w:p>
    <w:p w14:paraId="3154AFF0" w14:textId="77777777" w:rsidR="002C0133" w:rsidRPr="002C0133" w:rsidRDefault="002C0133" w:rsidP="002C0133">
      <w:pPr>
        <w:pStyle w:val="Bibliography"/>
        <w:rPr>
          <w:color w:val="auto"/>
        </w:rPr>
      </w:pPr>
      <w:r w:rsidRPr="002C0133">
        <w:rPr>
          <w:color w:val="auto"/>
        </w:rPr>
        <w:t>Feist, A.M., Henry, C.S., Reed, J.L., Krummenacker, M., Joyce, A.R., Karp, P.D., Broadbelt, L.J., Hatzimanikatis, V., Palsson, B.Ø., 2007. A genome-scale metabolic reconstruction for Escherichia coli K-12 MG1655 that accounts for 1260 ORFs and thermodynamic information. Mol. Syst. Biol. 3, n/a–n/a. doi:10.1038/msb4100155</w:t>
      </w:r>
    </w:p>
    <w:p w14:paraId="18EE520C" w14:textId="77777777" w:rsidR="002C0133" w:rsidRPr="002C0133" w:rsidRDefault="002C0133" w:rsidP="002C0133">
      <w:pPr>
        <w:pStyle w:val="Bibliography"/>
        <w:rPr>
          <w:color w:val="auto"/>
        </w:rPr>
      </w:pPr>
      <w:r w:rsidRPr="002C0133">
        <w:rPr>
          <w:color w:val="auto"/>
        </w:rPr>
        <w:t>Feist, A.M., Palsson, B.Ø., 2008. The growing scope of applications of genome-scale metabolic reconstructions using Escherichia coli. Nat. Biotechnol. 26, 659–667. doi:10.1038/nbt1401</w:t>
      </w:r>
    </w:p>
    <w:p w14:paraId="09CE5142" w14:textId="77777777" w:rsidR="002C0133" w:rsidRPr="002C0133" w:rsidRDefault="002C0133" w:rsidP="002C0133">
      <w:pPr>
        <w:pStyle w:val="Bibliography"/>
        <w:rPr>
          <w:color w:val="auto"/>
        </w:rPr>
      </w:pPr>
      <w:r w:rsidRPr="002C0133">
        <w:rPr>
          <w:color w:val="auto"/>
        </w:rPr>
        <w:t>Finkel, S.E., 2006. Long-term survival during stationary phase: evolution and the GASP phenotype. Nat. Rev. Microbiol. 4, 113–120. doi:10.1038/nrmicro1340</w:t>
      </w:r>
    </w:p>
    <w:p w14:paraId="4B0FFB9C" w14:textId="77777777" w:rsidR="002C0133" w:rsidRPr="002C0133" w:rsidRDefault="002C0133" w:rsidP="002C0133">
      <w:pPr>
        <w:pStyle w:val="Bibliography"/>
        <w:rPr>
          <w:color w:val="auto"/>
        </w:rPr>
      </w:pPr>
      <w:r w:rsidRPr="002C0133">
        <w:rPr>
          <w:color w:val="auto"/>
        </w:rPr>
        <w:t>Finkel, S.E., Kolter, R., 1999. Evolution of microbial diversity during prolonged starvation. Proc. Natl. Acad. Sci. 96, 4023–4027. doi:10.1073/pnas.96.7.4023</w:t>
      </w:r>
    </w:p>
    <w:p w14:paraId="3F347713" w14:textId="77777777" w:rsidR="002C0133" w:rsidRPr="002C0133" w:rsidRDefault="002C0133" w:rsidP="002C0133">
      <w:pPr>
        <w:pStyle w:val="Bibliography"/>
        <w:rPr>
          <w:color w:val="auto"/>
        </w:rPr>
      </w:pPr>
      <w:r w:rsidRPr="002C0133">
        <w:rPr>
          <w:color w:val="auto"/>
        </w:rPr>
        <w:t>Giles, D.K., Hankins, J.V., Guan, Z., Trent, M.S., 2011. Remodelling of the Vibrio cholerae membrane by incorporation of exogenous fatty acids from host and aquatic environments. Mol. Microbiol. 79, 716–728. doi:10.1111/j.1365-2958.2010.07476.x</w:t>
      </w:r>
    </w:p>
    <w:p w14:paraId="5AC8E0DA" w14:textId="77777777" w:rsidR="002C0133" w:rsidRPr="002C0133" w:rsidRDefault="002C0133" w:rsidP="002C0133">
      <w:pPr>
        <w:pStyle w:val="Bibliography"/>
        <w:rPr>
          <w:color w:val="auto"/>
        </w:rPr>
      </w:pPr>
      <w:r w:rsidRPr="002C0133">
        <w:rPr>
          <w:color w:val="auto"/>
        </w:rPr>
        <w:t>Grogan, D.W., Cronan, J.E., 1997. Cyclopropane ring formation in membrane lipids of bacteria. Microbiol. Mol. Biol. Rev. 61, 429–441.</w:t>
      </w:r>
    </w:p>
    <w:p w14:paraId="6766F9F0" w14:textId="77777777" w:rsidR="002C0133" w:rsidRPr="002C0133" w:rsidRDefault="002C0133" w:rsidP="002C0133">
      <w:pPr>
        <w:pStyle w:val="Bibliography"/>
        <w:rPr>
          <w:color w:val="auto"/>
        </w:rPr>
      </w:pPr>
      <w:r w:rsidRPr="002C0133">
        <w:rPr>
          <w:color w:val="auto"/>
        </w:rPr>
        <w:t>Gygi, S.P., Rochon, Y., Franza, B.R., Aebersold, R., 1999. Correlation between Protein and mRNA Abundance in Yeast. Mol. Cell. Biol. 19, 1720–1730.</w:t>
      </w:r>
    </w:p>
    <w:p w14:paraId="748F57DB" w14:textId="77777777" w:rsidR="002C0133" w:rsidRPr="002C0133" w:rsidRDefault="002C0133" w:rsidP="002C0133">
      <w:pPr>
        <w:pStyle w:val="Bibliography"/>
        <w:rPr>
          <w:color w:val="auto"/>
        </w:rPr>
      </w:pPr>
      <w:r w:rsidRPr="002C0133">
        <w:rPr>
          <w:color w:val="auto"/>
        </w:rPr>
        <w:t>Hankins, J.V., Madsen, J.A., Needham, B.D., Brodbelt, J.S., Trent, M.S., 2013. The Outer Membrane of Gram-Negative Bacteria: Lipid A Isolation and Characterization, in: Delcour, A.H. (Ed.), Bacterial Cell Surfaces, Methods in Molecular Biology. Humana Press, pp. 239–258.</w:t>
      </w:r>
    </w:p>
    <w:p w14:paraId="3A2A6D70" w14:textId="77777777" w:rsidR="002C0133" w:rsidRPr="002C0133" w:rsidRDefault="002C0133" w:rsidP="002C0133">
      <w:pPr>
        <w:pStyle w:val="Bibliography"/>
        <w:rPr>
          <w:color w:val="auto"/>
        </w:rPr>
      </w:pPr>
      <w:r w:rsidRPr="002C0133">
        <w:rPr>
          <w:color w:val="auto"/>
        </w:rPr>
        <w:t>Harcombe, W.R., Delaney, N.F., Leiby, N., Klitgord, N., Marx, C.J., 2013. The ability of flux balance analysis to predict evolution of central metabolism scales with the initial distance to the optimum. PLoS Comput. Biol. 9, e1003091. doi:10.1371/journal.pcbi.1003091</w:t>
      </w:r>
    </w:p>
    <w:p w14:paraId="08B5255A" w14:textId="77777777" w:rsidR="002C0133" w:rsidRPr="002C0133" w:rsidRDefault="002C0133" w:rsidP="002C0133">
      <w:pPr>
        <w:pStyle w:val="Bibliography"/>
        <w:rPr>
          <w:color w:val="auto"/>
        </w:rPr>
      </w:pPr>
      <w:r w:rsidRPr="002C0133">
        <w:rPr>
          <w:color w:val="auto"/>
        </w:rPr>
        <w:t>Hu, P., Janga, S.C., Babu, M., Díaz-Mejía, J.J., Butland, G., Yang, W., Pogoutse, O., Guo, X., Phanse, S., Wong, P., Chandran, S., Christopoulos, C., Nazarians-Armavil, A., Nasseri, N.K., Musso, G., Ali, M., Nazemof, N., Eroukova, V., Golshani, A., Paccanaro, A., Greenblatt, J.F., Moreno-Hagelsieb, G., Emili, A., 2009. Global Functional Atlas of Escherichia coli Encompassing Previously Uncharacterized Proteins. PLoS Biol 7, e1000096. doi:10.1371/journal.pbio.1000096</w:t>
      </w:r>
    </w:p>
    <w:p w14:paraId="2866A1FF" w14:textId="77777777" w:rsidR="002C0133" w:rsidRPr="002C0133" w:rsidRDefault="002C0133" w:rsidP="002C0133">
      <w:pPr>
        <w:pStyle w:val="Bibliography"/>
        <w:rPr>
          <w:color w:val="auto"/>
        </w:rPr>
      </w:pPr>
      <w:r w:rsidRPr="002C0133">
        <w:rPr>
          <w:color w:val="auto"/>
        </w:rPr>
        <w:t>Jeong, H., Barbe, V., Lee, C.H., Vallenet, D., Yu, D.S., Choi, S.-H., Couloux, A., Lee, S.-W., Yoon, S.H., Cattolico, L., Hur, C.-G., Park, H.-S., Ségurens, B., Kim, S.C., Oh, T.K., Lenski, R.E., Studier, F.W., Daegelen, P., Kim, J.F., 2009. Genome Sequences of Escherichia coli B strains REL606 and BL21(DE3). J. Mol. Biol. 394, 644–652. doi:10.1016/j.jmb.2009.09.052</w:t>
      </w:r>
    </w:p>
    <w:p w14:paraId="0461853D" w14:textId="77777777" w:rsidR="002C0133" w:rsidRPr="002C0133" w:rsidRDefault="002C0133" w:rsidP="002C0133">
      <w:pPr>
        <w:pStyle w:val="Bibliography"/>
        <w:rPr>
          <w:color w:val="auto"/>
        </w:rPr>
      </w:pPr>
      <w:r w:rsidRPr="002C0133">
        <w:rPr>
          <w:color w:val="auto"/>
        </w:rPr>
        <w:t>Jia, W., Zoeiby, A.E., Petruzziello, T.N., Jayabalasingham, B., Seyedirashti, S., Bishop, R.E., 2004. Lipid Trafficking Controls Endotoxin Acylation in Outer Membranes of Escherichia coli. J. Biol. Chem. 279, 44966–44975. doi:10.1074/jbc.M404963200</w:t>
      </w:r>
    </w:p>
    <w:p w14:paraId="2C412138" w14:textId="77777777" w:rsidR="002C0133" w:rsidRPr="002C0133" w:rsidRDefault="002C0133" w:rsidP="002C0133">
      <w:pPr>
        <w:pStyle w:val="Bibliography"/>
        <w:rPr>
          <w:color w:val="auto"/>
        </w:rPr>
      </w:pPr>
      <w:r w:rsidRPr="002C0133">
        <w:rPr>
          <w:color w:val="auto"/>
        </w:rPr>
        <w:t>Jones, E., Oliphant, T., Peterson, P., 2001. SciPy: Open source scientific tools for Python [WWW Document]. http://www.scipy.org/. URL http://www.scipy.org/Citing_SciPy (accessed 9.9.14).</w:t>
      </w:r>
    </w:p>
    <w:p w14:paraId="59A433B0" w14:textId="77777777" w:rsidR="002C0133" w:rsidRPr="002C0133" w:rsidRDefault="002C0133" w:rsidP="002C0133">
      <w:pPr>
        <w:pStyle w:val="Bibliography"/>
        <w:rPr>
          <w:color w:val="auto"/>
        </w:rPr>
      </w:pPr>
      <w:r w:rsidRPr="002C0133">
        <w:rPr>
          <w:color w:val="auto"/>
        </w:rPr>
        <w:t>Karr, J.R., Sanghvi, J.C., Macklin, D.N., Gutschow, M.V., Jacobs, J.M., Bolival Jr., B., Assad-Garcia, N., Glass, J.I., Covert, M.W., 2012. A Whole-Cell Computational Model Predicts Phenotype from Genotype. Cell 150, 389–401. doi:10.1016/j.cell.2012.05.044</w:t>
      </w:r>
    </w:p>
    <w:p w14:paraId="0B5FD8AF" w14:textId="77777777" w:rsidR="002C0133" w:rsidRPr="002C0133" w:rsidRDefault="002C0133" w:rsidP="002C0133">
      <w:pPr>
        <w:pStyle w:val="Bibliography"/>
        <w:rPr>
          <w:color w:val="auto"/>
        </w:rPr>
      </w:pPr>
      <w:r w:rsidRPr="002C0133">
        <w:rPr>
          <w:color w:val="auto"/>
        </w:rPr>
        <w:t>Langmead, B., Salzberg, S.L., 2012. Fast gapped-read alignment with Bowtie 2. Nat. Methods 9, 357–359. doi:10.1038/nmeth.1923</w:t>
      </w:r>
    </w:p>
    <w:p w14:paraId="77085AB5" w14:textId="77777777" w:rsidR="002C0133" w:rsidRPr="002C0133" w:rsidRDefault="002C0133" w:rsidP="002C0133">
      <w:pPr>
        <w:pStyle w:val="Bibliography"/>
        <w:rPr>
          <w:color w:val="auto"/>
        </w:rPr>
      </w:pPr>
      <w:r w:rsidRPr="002C0133">
        <w:rPr>
          <w:color w:val="auto"/>
        </w:rPr>
        <w:t>Lee, D., Smallbone, K., Dunn, W.B., Murabito, E., Winder, C.L., Kell, D.B., Mendes, P., Swainston, N., 2012. Improving metabolic flux predictions using absolute gene expression data. BMC Syst. Biol. 6, 73. doi:10.1186/1752-0509-6-73</w:t>
      </w:r>
    </w:p>
    <w:p w14:paraId="168CC73F" w14:textId="77777777" w:rsidR="002C0133" w:rsidRPr="002C0133" w:rsidRDefault="002C0133" w:rsidP="002C0133">
      <w:pPr>
        <w:pStyle w:val="Bibliography"/>
        <w:rPr>
          <w:color w:val="auto"/>
        </w:rPr>
      </w:pPr>
      <w:r w:rsidRPr="002C0133">
        <w:rPr>
          <w:color w:val="auto"/>
        </w:rPr>
        <w:t>Lenski, R.E., Rose, M.R., Simpson, S.C., Tadler, S.C., 1991. Long-Term Experimental Evolution in Escherichia coli. I. Adaptation and Divergence During 2,000 Generations. Am. Nat. 138, 1315–1341.</w:t>
      </w:r>
    </w:p>
    <w:p w14:paraId="31C4682C" w14:textId="77777777" w:rsidR="002C0133" w:rsidRPr="002C0133" w:rsidRDefault="002C0133" w:rsidP="002C0133">
      <w:pPr>
        <w:pStyle w:val="Bibliography"/>
        <w:rPr>
          <w:color w:val="auto"/>
        </w:rPr>
      </w:pPr>
      <w:r w:rsidRPr="002C0133">
        <w:rPr>
          <w:color w:val="auto"/>
        </w:rPr>
        <w:t>Lewis, N.E., Cho, B.-K., Knight, E.M., Palsson, B.O., 2009. Gene expression profiling and the use of genome-scale in silico models of Escherichia coli for analysis: providing context for content. J. Bacteriol. 191, 3437–3444. doi:10.1128/JB.00034-09</w:t>
      </w:r>
    </w:p>
    <w:p w14:paraId="56DD20DF" w14:textId="77777777" w:rsidR="002C0133" w:rsidRPr="002C0133" w:rsidRDefault="002C0133" w:rsidP="002C0133">
      <w:pPr>
        <w:pStyle w:val="Bibliography"/>
        <w:rPr>
          <w:color w:val="auto"/>
        </w:rPr>
      </w:pPr>
      <w:r w:rsidRPr="002C0133">
        <w:rPr>
          <w:color w:val="auto"/>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n/a–n/a. doi:10.1038/msb.2010.47</w:t>
      </w:r>
    </w:p>
    <w:p w14:paraId="7C42F063" w14:textId="77777777" w:rsidR="002C0133" w:rsidRPr="002C0133" w:rsidRDefault="002C0133" w:rsidP="002C0133">
      <w:pPr>
        <w:pStyle w:val="Bibliography"/>
        <w:rPr>
          <w:color w:val="auto"/>
        </w:rPr>
      </w:pPr>
      <w:r w:rsidRPr="002C0133">
        <w:rPr>
          <w:color w:val="auto"/>
        </w:rPr>
        <w:t>Lim, H.N., Lee, Y., Hussein, R., 2011a. Fundamental relationship between operon organization and gene expression. Proc. Natl. Acad. Sci. 108, 10626–10631. doi:10.1073/pnas.1105692108</w:t>
      </w:r>
    </w:p>
    <w:p w14:paraId="2F0CFCF4" w14:textId="77777777" w:rsidR="002C0133" w:rsidRPr="002C0133" w:rsidRDefault="002C0133" w:rsidP="002C0133">
      <w:pPr>
        <w:pStyle w:val="Bibliography"/>
        <w:rPr>
          <w:color w:val="auto"/>
        </w:rPr>
      </w:pPr>
      <w:r w:rsidRPr="002C0133">
        <w:rPr>
          <w:color w:val="auto"/>
        </w:rPr>
        <w:t>Lim, H.N., Lee, Y., Hussein, R., 2011b. Fundamental relationship between operon organization and gene expression. Proc. Natl. Acad. Sci. 108, 10626–10631. doi:10.1073/pnas.1105692108</w:t>
      </w:r>
    </w:p>
    <w:p w14:paraId="2050E134" w14:textId="77777777" w:rsidR="002C0133" w:rsidRPr="002C0133" w:rsidRDefault="002C0133" w:rsidP="002C0133">
      <w:pPr>
        <w:pStyle w:val="Bibliography"/>
        <w:rPr>
          <w:color w:val="auto"/>
        </w:rPr>
      </w:pPr>
      <w:r w:rsidRPr="002C0133">
        <w:rPr>
          <w:color w:val="auto"/>
        </w:rPr>
        <w:t>Lu, P., Vogel, C., Wang, R., Yao, X., Marcotte, E.M., 2007. Absolute protein expression profiling estimates the relative contributions of transcriptional and translational regulation. Nat. Biotechnol. 25, 117–124. doi:10.1038/nbt1270</w:t>
      </w:r>
    </w:p>
    <w:p w14:paraId="59DC4315" w14:textId="77777777" w:rsidR="002C0133" w:rsidRPr="002C0133" w:rsidRDefault="002C0133" w:rsidP="002C0133">
      <w:pPr>
        <w:pStyle w:val="Bibliography"/>
        <w:rPr>
          <w:color w:val="auto"/>
        </w:rPr>
      </w:pPr>
      <w:r w:rsidRPr="002C0133">
        <w:rPr>
          <w:color w:val="auto"/>
        </w:rPr>
        <w:t>Magnusson, L.U., Farewell, A., Nyström, T., 2005. ppGpp: a global regulator in Escherichia coli. Trends Microbiol. 13, 236–242. doi:10.1016/j.tim.2005.03.008</w:t>
      </w:r>
    </w:p>
    <w:p w14:paraId="7206697F" w14:textId="77777777" w:rsidR="002C0133" w:rsidRPr="002C0133" w:rsidRDefault="002C0133" w:rsidP="002C0133">
      <w:pPr>
        <w:pStyle w:val="Bibliography"/>
        <w:rPr>
          <w:color w:val="auto"/>
        </w:rPr>
      </w:pPr>
      <w:r w:rsidRPr="002C0133">
        <w:rPr>
          <w:color w:val="auto"/>
        </w:rPr>
        <w:t>Mahadevan, R., Edwards, J.S., Doyle III, F.J., 2002. Dynamic Flux Balance Analysis of Diauxic Growth in Escherichia coli. Biophys. J. 83, 1331–1340. doi:10.1016/S0006-3495(02)73903-9</w:t>
      </w:r>
    </w:p>
    <w:p w14:paraId="7B0A2A6A" w14:textId="77777777" w:rsidR="002C0133" w:rsidRPr="002C0133" w:rsidRDefault="002C0133" w:rsidP="002C0133">
      <w:pPr>
        <w:pStyle w:val="Bibliography"/>
        <w:rPr>
          <w:color w:val="auto"/>
        </w:rPr>
      </w:pPr>
      <w:r w:rsidRPr="002C0133">
        <w:rPr>
          <w:color w:val="auto"/>
        </w:rPr>
        <w:t>Mattheakis, L.C., Nomura, M., 1988. Feedback regulation of the spc operon in Escherichia coli: translational coupling and mRNA processing. J. Bacteriol. 170, 4484–4492.</w:t>
      </w:r>
    </w:p>
    <w:p w14:paraId="500A1952" w14:textId="77777777" w:rsidR="002C0133" w:rsidRPr="002C0133" w:rsidRDefault="002C0133" w:rsidP="002C0133">
      <w:pPr>
        <w:pStyle w:val="Bibliography"/>
        <w:rPr>
          <w:color w:val="auto"/>
        </w:rPr>
      </w:pPr>
      <w:r w:rsidRPr="002C0133">
        <w:rPr>
          <w:color w:val="auto"/>
        </w:rPr>
        <w:t>Morita, R.Y., 1990. The starvation-survival state of microorganisms in nature and its relationship to the bioavailable energy. Experientia 46, 813–817. doi:10.1007/BF01935530</w:t>
      </w:r>
    </w:p>
    <w:p w14:paraId="2E7A3F86" w14:textId="77777777" w:rsidR="002C0133" w:rsidRPr="002C0133" w:rsidRDefault="002C0133" w:rsidP="002C0133">
      <w:pPr>
        <w:pStyle w:val="Bibliography"/>
        <w:rPr>
          <w:color w:val="auto"/>
        </w:rPr>
      </w:pPr>
      <w:r w:rsidRPr="002C0133">
        <w:rPr>
          <w:color w:val="auto"/>
        </w:rPr>
        <w:t>Nath, K., Koch, A.L., 1970. Protein degradation in Escherichia coli. I. Measurement of rapidly and slowly decaying components. J. Biol. Chem. 245, 2889–2900.</w:t>
      </w:r>
    </w:p>
    <w:p w14:paraId="22E3BE44" w14:textId="77777777" w:rsidR="002C0133" w:rsidRPr="002C0133" w:rsidRDefault="002C0133" w:rsidP="002C0133">
      <w:pPr>
        <w:pStyle w:val="Bibliography"/>
        <w:rPr>
          <w:color w:val="auto"/>
        </w:rPr>
      </w:pPr>
      <w:r w:rsidRPr="002C0133">
        <w:rPr>
          <w:color w:val="auto"/>
        </w:rPr>
        <w:t>Nath, K., Koch, A.L., 1971. Protein degradation in Escherichia coli. II. Strain differences in the degradation of protein and nucleic acid resulting from starvation. J. Biol. Chem. 246, 6956–6967.</w:t>
      </w:r>
    </w:p>
    <w:p w14:paraId="1606EE3A" w14:textId="77777777" w:rsidR="002C0133" w:rsidRPr="002C0133" w:rsidRDefault="002C0133" w:rsidP="002C0133">
      <w:pPr>
        <w:pStyle w:val="Bibliography"/>
        <w:rPr>
          <w:color w:val="auto"/>
        </w:rPr>
      </w:pPr>
      <w:r w:rsidRPr="002C0133">
        <w:rPr>
          <w:color w:val="auto"/>
        </w:rPr>
        <w:t>Needham, B.D., Trent, M.S., 2013. Fortifying the barrier: the impact of lipid A remodelling on bacterial pathogenesis. Nat. Rev. Microbiol. 11, 467–481. doi:10.1038/nrmicro3047</w:t>
      </w:r>
    </w:p>
    <w:p w14:paraId="22EDF167" w14:textId="77777777" w:rsidR="002C0133" w:rsidRPr="002C0133" w:rsidRDefault="002C0133" w:rsidP="002C0133">
      <w:pPr>
        <w:pStyle w:val="Bibliography"/>
        <w:rPr>
          <w:color w:val="auto"/>
        </w:rPr>
      </w:pPr>
      <w:r w:rsidRPr="002C0133">
        <w:rPr>
          <w:color w:val="auto"/>
        </w:rPr>
        <w:t>Neidhardt, F.C., Curtiss, R., 1996. Escherichia Coli and Salmonella: Cellular and Molecular Biology. ASM Press.</w:t>
      </w:r>
    </w:p>
    <w:p w14:paraId="1D52B717" w14:textId="77777777" w:rsidR="002C0133" w:rsidRPr="002C0133" w:rsidRDefault="002C0133" w:rsidP="002C0133">
      <w:pPr>
        <w:pStyle w:val="Bibliography"/>
        <w:rPr>
          <w:color w:val="auto"/>
        </w:rPr>
      </w:pPr>
      <w:r w:rsidRPr="002C0133">
        <w:rPr>
          <w:color w:val="auto"/>
        </w:rPr>
        <w:t>O’Brien, E.J., Lerman, J.A., Chang, R.L., Hyduke, D.R., Palsson, B.Ø., 2013. Genome-scale models of metabolism and gene expression extend and refine growth phenotype prediction. Mol. Syst. Biol. 9, n/a–n/a. doi:10.1038/msb.2013.52</w:t>
      </w:r>
    </w:p>
    <w:p w14:paraId="0946A974" w14:textId="77777777" w:rsidR="002C0133" w:rsidRPr="002C0133" w:rsidRDefault="002C0133" w:rsidP="002C0133">
      <w:pPr>
        <w:pStyle w:val="Bibliography"/>
        <w:rPr>
          <w:color w:val="auto"/>
        </w:rPr>
      </w:pPr>
      <w:r w:rsidRPr="002C0133">
        <w:rPr>
          <w:color w:val="auto"/>
        </w:rPr>
        <w:t>Pedersen, Magnus Erik Hvass, n.d. Good parameters for differential evolution.</w:t>
      </w:r>
    </w:p>
    <w:p w14:paraId="76DF6E2D" w14:textId="77777777" w:rsidR="002C0133" w:rsidRPr="002C0133" w:rsidRDefault="002C0133" w:rsidP="002C0133">
      <w:pPr>
        <w:pStyle w:val="Bibliography"/>
        <w:rPr>
          <w:color w:val="auto"/>
        </w:rPr>
      </w:pPr>
      <w:r w:rsidRPr="002C0133">
        <w:rPr>
          <w:color w:val="auto"/>
        </w:rPr>
        <w:t>Price, K., Storn, R.M., Lampinen, J.A., 2005. Differential Evolution: A Practical Approach to Global Optimization (Natural Computing Series). Springer-Verlag New York, Inc., Secaucus, NJ, USA.</w:t>
      </w:r>
    </w:p>
    <w:p w14:paraId="7492A689" w14:textId="77777777" w:rsidR="002C0133" w:rsidRPr="002C0133" w:rsidRDefault="002C0133" w:rsidP="002C0133">
      <w:pPr>
        <w:pStyle w:val="Bibliography"/>
        <w:rPr>
          <w:color w:val="auto"/>
        </w:rPr>
      </w:pPr>
      <w:r w:rsidRPr="002C0133">
        <w:rPr>
          <w:color w:val="auto"/>
        </w:rPr>
        <w:t>Raghavan, R., Groisman, E.A., Ochman, H., 2011. Genome-wide detection of novel regulatory RNAs in E. coli. Genome Res. 21, 1487–1497. doi:10.1101/gr.119370.110</w:t>
      </w:r>
    </w:p>
    <w:p w14:paraId="390BCF14" w14:textId="77777777" w:rsidR="002C0133" w:rsidRPr="002C0133" w:rsidRDefault="002C0133" w:rsidP="002C0133">
      <w:pPr>
        <w:pStyle w:val="Bibliography"/>
        <w:rPr>
          <w:color w:val="auto"/>
        </w:rPr>
      </w:pPr>
      <w:r w:rsidRPr="002C0133">
        <w:rPr>
          <w:color w:val="auto"/>
        </w:rPr>
        <w:t>Soares, N.C., Spät, P., Krug, K., Macek, B., 2013. Global Dynamics of the Escherichia coli Proteome and Phosphoproteome During Growth in Minimal Medium. J. Proteome Res. 12, 2611–2621. doi:10.1021/pr3011843</w:t>
      </w:r>
    </w:p>
    <w:p w14:paraId="15140F1B" w14:textId="77777777" w:rsidR="002C0133" w:rsidRPr="002C0133" w:rsidRDefault="002C0133" w:rsidP="002C0133">
      <w:pPr>
        <w:pStyle w:val="Bibliography"/>
        <w:rPr>
          <w:color w:val="auto"/>
        </w:rPr>
      </w:pPr>
      <w:r w:rsidRPr="002C0133">
        <w:rPr>
          <w:color w:val="auto"/>
        </w:rPr>
        <w:t>Stead, M.B., Agrawal, A., Bowden, K.E., Nasir, R., Mohanty, B.K., Meagher, R.B., Kushner, S.R., 2012. RNAsnap</w:t>
      </w:r>
      <w:r w:rsidRPr="002C0133">
        <w:rPr>
          <w:color w:val="auto"/>
          <w:vertAlign w:val="superscript"/>
        </w:rPr>
        <w:t>TM</w:t>
      </w:r>
      <w:r w:rsidRPr="002C0133">
        <w:rPr>
          <w:color w:val="auto"/>
        </w:rPr>
        <w:t>: a rapid, quantitative and inexpensive, method for isolating total RNA from bacteria. Nucleic Acids Res. 40, e156. doi:10.1093/nar/gks680</w:t>
      </w:r>
    </w:p>
    <w:p w14:paraId="3D94344F" w14:textId="77777777" w:rsidR="002C0133" w:rsidRPr="002C0133" w:rsidRDefault="002C0133" w:rsidP="002C0133">
      <w:pPr>
        <w:pStyle w:val="Bibliography"/>
        <w:rPr>
          <w:color w:val="auto"/>
        </w:rPr>
      </w:pPr>
      <w:r w:rsidRPr="002C0133">
        <w:rPr>
          <w:color w:val="auto"/>
        </w:rPr>
        <w:t>Taniguchi, Y., Choi, P.J., Li, G.-W., Chen, H., Babu, M., Hearn, J., Emili, A., Xie, X.S., 2010. Quantifying E. coli Proteome and Transcriptome with Single-Molecule Sensitivity in Single Cells. Science 329, 533–538. doi:10.1126/science.1188308</w:t>
      </w:r>
    </w:p>
    <w:p w14:paraId="79A788B2" w14:textId="77777777" w:rsidR="002C0133" w:rsidRPr="002C0133" w:rsidRDefault="002C0133" w:rsidP="002C0133">
      <w:pPr>
        <w:pStyle w:val="Bibliography"/>
        <w:rPr>
          <w:color w:val="auto"/>
        </w:rPr>
      </w:pPr>
      <w:r w:rsidRPr="002C0133">
        <w:rPr>
          <w:color w:val="auto"/>
        </w:rPr>
        <w:t>Van Berlo, R.J.P., de Ridder, D., Daran, J.-M., Daran-Lapujade, P.A., Teusink, B., Reinders, M.J.T., 2011. Predicting Metabolic Fluxes Using Gene Expression Differences As Constraints. IEEE/ACM Trans. Comput. Biol. Bioinform. 8, 206–216. doi:10.1109/TCBB.2009.55</w:t>
      </w:r>
    </w:p>
    <w:p w14:paraId="2B34183D" w14:textId="77777777" w:rsidR="002C0133" w:rsidRPr="002C0133" w:rsidRDefault="002C0133" w:rsidP="002C0133">
      <w:pPr>
        <w:pStyle w:val="Bibliography"/>
        <w:rPr>
          <w:color w:val="auto"/>
        </w:rPr>
      </w:pPr>
      <w:r w:rsidRPr="002C0133">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14:paraId="0892B481" w14:textId="77777777" w:rsidR="002C0133" w:rsidRPr="002C0133" w:rsidRDefault="002C0133" w:rsidP="002C0133">
      <w:pPr>
        <w:pStyle w:val="Bibliography"/>
        <w:rPr>
          <w:color w:val="auto"/>
        </w:rPr>
      </w:pPr>
      <w:r w:rsidRPr="002C0133">
        <w:rPr>
          <w:color w:val="auto"/>
        </w:rPr>
        <w:t>Vogel, C., Marcotte, E.M., 2008. Calculating absolute and relative protein abundance from mass spectrometry-based protein expression data. Nat. Protoc. 3, 1444–1451. doi:10.1038/nprot.2008.132</w:t>
      </w:r>
    </w:p>
    <w:p w14:paraId="7F237241" w14:textId="77777777" w:rsidR="002C0133" w:rsidRPr="002C0133" w:rsidRDefault="002C0133" w:rsidP="002C0133">
      <w:pPr>
        <w:pStyle w:val="Bibliography"/>
        <w:rPr>
          <w:color w:val="auto"/>
        </w:rPr>
      </w:pPr>
      <w:r w:rsidRPr="002C0133">
        <w:rPr>
          <w:color w:val="auto"/>
        </w:rPr>
        <w:t>Vogel, C., Marcotte, E.M., 2012. Insights into the regulation of protein abundance from proteomic and transcriptomic analyses. Nat. Rev. Genet. 13, 227–232. doi:10.1038/nrg3185</w:t>
      </w:r>
    </w:p>
    <w:p w14:paraId="0DE32D10" w14:textId="77777777" w:rsidR="002C0133" w:rsidRPr="002C0133" w:rsidRDefault="002C0133" w:rsidP="002C0133">
      <w:pPr>
        <w:pStyle w:val="Bibliography"/>
        <w:rPr>
          <w:color w:val="auto"/>
        </w:rPr>
      </w:pPr>
      <w:r w:rsidRPr="002C0133">
        <w:rPr>
          <w:color w:val="auto"/>
        </w:rPr>
        <w:t>Walt, S. van der, Colbert, S.C., Varoquaux, G., 2011. The NumPy Array: A Structure for Efficient Numerical Computation. Comput. Sci. Eng. 13, 22–30. doi:10.1109/MCSE.2011.37</w:t>
      </w:r>
    </w:p>
    <w:p w14:paraId="5F44859E" w14:textId="77777777" w:rsidR="002C0133" w:rsidRPr="002C0133" w:rsidRDefault="002C0133" w:rsidP="002C0133">
      <w:pPr>
        <w:pStyle w:val="Bibliography"/>
        <w:rPr>
          <w:color w:val="auto"/>
        </w:rPr>
      </w:pPr>
      <w:r w:rsidRPr="002C0133">
        <w:rPr>
          <w:color w:val="auto"/>
        </w:rPr>
        <w:t>Wang, Z., Gerstein, M., Snyder, M., 2009. RNA-Seq: a revolutionary tool for transcriptomics. Nat. Rev. Genet. 10, 57–63. doi:10.1038/nrg2484</w:t>
      </w:r>
    </w:p>
    <w:p w14:paraId="62C6F130" w14:textId="77777777" w:rsidR="002C0133" w:rsidRPr="002C0133" w:rsidRDefault="002C0133" w:rsidP="002C0133">
      <w:pPr>
        <w:pStyle w:val="Bibliography"/>
        <w:rPr>
          <w:color w:val="auto"/>
        </w:rPr>
      </w:pPr>
      <w:r w:rsidRPr="002C0133">
        <w:rPr>
          <w:color w:val="auto"/>
        </w:rPr>
        <w:t>Washburn, M.P., Koller, A., Oshiro, G., Ulaszek, R.R., Plouffe, D., Deciu, C., Winzeler, E., Yates, J.R., 2003. Protein pathway and complex clustering of correlated mRNA and protein expression analyses in Saccharomyces cerevisiae. Proc. Natl. Acad. Sci. 100, 3107–3112. doi:10.1073/pnas.0634629100</w:t>
      </w:r>
    </w:p>
    <w:p w14:paraId="051FA2C5" w14:textId="77777777" w:rsidR="002C0133" w:rsidRPr="002C0133" w:rsidRDefault="002C0133" w:rsidP="002C0133">
      <w:pPr>
        <w:pStyle w:val="Bibliography"/>
        <w:rPr>
          <w:color w:val="auto"/>
        </w:rPr>
      </w:pPr>
      <w:r w:rsidRPr="002C0133">
        <w:rPr>
          <w:color w:val="auto"/>
        </w:rPr>
        <w:t>Wek, R.C., Sameshima, J.H., Hatfield, G.W., 1987. Rho-dependent transcriptional polarity in the ilvGMEDA operon of wild-type Escherichia coli K12. J. Biol. Chem. 262, 15256–15261.</w:t>
      </w:r>
    </w:p>
    <w:p w14:paraId="29B41B5C" w14:textId="77777777" w:rsidR="002C0133" w:rsidRPr="002C0133" w:rsidRDefault="002C0133" w:rsidP="002C0133">
      <w:pPr>
        <w:pStyle w:val="Bibliography"/>
        <w:rPr>
          <w:color w:val="auto"/>
        </w:rPr>
      </w:pPr>
      <w:r w:rsidRPr="002C0133">
        <w:rPr>
          <w:color w:val="auto"/>
        </w:rPr>
        <w:t>Wiśniewski, J.R., Rakus, D., n.d. Quantitative analysis of the Escherichia coli proteome. Data Brief. doi:10.1016/j.dib.2014.08.004</w:t>
      </w:r>
    </w:p>
    <w:p w14:paraId="7D8A704F" w14:textId="77777777" w:rsidR="002C0133" w:rsidRPr="002C0133" w:rsidRDefault="002C0133" w:rsidP="002C0133">
      <w:pPr>
        <w:pStyle w:val="Bibliography"/>
        <w:rPr>
          <w:color w:val="auto"/>
        </w:rPr>
      </w:pPr>
      <w:r w:rsidRPr="002C0133">
        <w:rPr>
          <w:color w:val="auto"/>
        </w:rPr>
        <w:t>Yamada, M., Saier Jr, M.H., 1988. Positive and negative regulators for glucitol (gut) operon expression in Escherichia coli. J. Mol. Biol. 203, 569–583. doi:10.1016/0022-2836(88)90193-3</w:t>
      </w:r>
    </w:p>
    <w:p w14:paraId="43038960" w14:textId="77777777" w:rsidR="002C0133" w:rsidRPr="002C0133" w:rsidRDefault="002C0133" w:rsidP="002C0133">
      <w:pPr>
        <w:pStyle w:val="Bibliography"/>
        <w:rPr>
          <w:color w:val="auto"/>
        </w:rPr>
      </w:pPr>
      <w:r w:rsidRPr="002C0133">
        <w:rPr>
          <w:color w:val="auto"/>
        </w:rPr>
        <w:t>Yoon, S.H., Han, M.-J., Jeong, H., Lee, C.H., Xia, X.-X., Lee, D.-H., Shim, J.H., Lee, S.Y., Oh, T.K., Kim, J.F., 2012. Comparative multi-omics systems analysis of Escherichia coli strains B and K-12. Genome Biol. 13, R37. doi:10.1186/gb-2012-13-5-r37</w:t>
      </w:r>
    </w:p>
    <w:p w14:paraId="79B9F952" w14:textId="77777777" w:rsidR="002C0133" w:rsidRPr="002C0133" w:rsidRDefault="002C0133" w:rsidP="002C0133">
      <w:pPr>
        <w:pStyle w:val="Bibliography"/>
        <w:rPr>
          <w:color w:val="auto"/>
        </w:rPr>
      </w:pPr>
      <w:r w:rsidRPr="002C0133">
        <w:rPr>
          <w:color w:val="auto"/>
        </w:rPr>
        <w:t>Zamboni, N., Fendt, S.-M., Rühl, M., Sauer, U., 2009. (13)C-based metabolic flux analysis. Nat. Protoc. 4, 878–892. doi:10.1038/nprot.2009.58</w:t>
      </w:r>
    </w:p>
    <w:p w14:paraId="6E9EA9A2" w14:textId="77777777" w:rsidR="002C0133" w:rsidRPr="002C0133" w:rsidRDefault="002C0133" w:rsidP="002C0133">
      <w:pPr>
        <w:pStyle w:val="Bibliography"/>
        <w:rPr>
          <w:color w:val="auto"/>
        </w:rPr>
      </w:pPr>
      <w:r w:rsidRPr="002C0133">
        <w:rPr>
          <w:color w:val="auto"/>
        </w:rPr>
        <w:t>Zamboni, N., Fischer, E., Sauer, U., 2005. FiatFlux--a software for metabolic flux analysis from 13C-glucose experiments. BMC Bioinformatics 6, 209. doi:10.1186/1471-2105-6-209</w:t>
      </w:r>
    </w:p>
    <w:p w14:paraId="57DEACF4" w14:textId="77777777" w:rsidR="002C0133" w:rsidRPr="002C0133" w:rsidRDefault="002C0133" w:rsidP="002C0133">
      <w:pPr>
        <w:pStyle w:val="Bibliography"/>
        <w:rPr>
          <w:color w:val="auto"/>
        </w:rPr>
      </w:pPr>
      <w:r w:rsidRPr="002C0133">
        <w:rPr>
          <w:color w:val="auto"/>
        </w:rPr>
        <w:t>Zambrano, M.M., Siegele, D.A., Almirón, M., Tormo, A., Kolter, R., 1993. Microbial competition: Escherichia coli mutants that take over stationary phase cultures. Science 259, 1757–1760.</w:t>
      </w:r>
    </w:p>
    <w:p w14:paraId="644DCBED" w14:textId="1E335A86" w:rsidR="005A50CF" w:rsidRDefault="0005168B"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788F9C1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79542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5426FF67"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7720E6A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443CDB5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DB7C0F8"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3D72C9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7AB0FF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EA4AF3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8631A6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3B7D9A5" w14:textId="24011289"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3F253647" w14:textId="5830DE7F"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1A029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4864AF99" w14:textId="079CE22B"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59B15ED7" w14:textId="2D8FBB39"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04904B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B3E583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E2DBA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1237A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ED669F" w14:textId="289D337C"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6F86A5A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1B8D9A8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226D58E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7F84A1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76EBB37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51CA773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5F4B648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6A5D2F3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3E9417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7680A4E7"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04320B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6A4BBF0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166B2361"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4B50290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5D43D5A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0E6934A7"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515A63C" w14:textId="31CCE7CD"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A97352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5DEB54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7BDCCFF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122FD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FD9B9F5"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738F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504C153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1D7E31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2307F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989627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66941EE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B72D81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48D809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EBFDBA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615A3B81"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5DA9B9A6" w14:textId="1CE56F74"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534403D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73538C6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673ECBB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F1B475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48CA68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38C125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FA7EDB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8567C9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8F665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FAF24FB" w14:textId="51557AEA"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noWrap/>
          </w:tcPr>
          <w:p w14:paraId="6D2A8C85"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145DB445" w14:textId="14DF29C0"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69D9688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2DCDFC2" w14:textId="77777777" w:rsidR="009A7364" w:rsidRPr="002C1CF2" w:rsidRDefault="009A7364" w:rsidP="002C1CF2"/>
    <w:p w14:paraId="5E80EC18" w14:textId="77777777" w:rsidR="009C2E68" w:rsidRDefault="008B0D42" w:rsidP="005A50CF">
      <w:pPr>
        <w:pStyle w:val="Heading1"/>
      </w:pPr>
      <w:r>
        <w:t>Figure</w:t>
      </w:r>
      <w:r w:rsidR="005A50CF">
        <w:t xml:space="preserve"> Captions</w:t>
      </w:r>
    </w:p>
    <w:p w14:paraId="12EE2DA9" w14:textId="77777777" w:rsidR="005A50CF" w:rsidRDefault="005A50CF"/>
    <w:p w14:paraId="2BAD162B"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2A383C33" w14:textId="731D56C9"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600 (blue curve) was measured to a</w:t>
      </w:r>
      <w:r>
        <w:t>s</w:t>
      </w:r>
      <w:r>
        <w:t xml:space="preserve">sess growth and optimal collection of time points. Nine time points were selected for this experiment, spanning 3 hours to 2 weeks. Cell viability was accessed at each time point by determining the number of colony forming units (CFU, purple curve). (C) For each sample an aliquot was removed from the culture for each experiment to be done, spun down, flash frozen, and used to measure RNA via </w:t>
      </w:r>
      <w:proofErr w:type="spellStart"/>
      <w:r>
        <w:t>RNA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Figure 1-supplemental file 1. </w:t>
      </w:r>
    </w:p>
    <w:p w14:paraId="4A6A3C6E" w14:textId="77777777" w:rsidR="006B07AF" w:rsidRDefault="006B07AF" w:rsidP="006B07AF">
      <w:pPr>
        <w:pStyle w:val="NoSpacing"/>
      </w:pPr>
    </w:p>
    <w:p w14:paraId="689D21DF" w14:textId="5B02282C"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2261D9B9" w14:textId="4708636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 xml:space="preserve">RNA and protein levels, both relative and absolute, used to generate the above figure are provided in Figure 2-supplemenal file 1. </w:t>
      </w:r>
    </w:p>
    <w:p w14:paraId="1EEA5CF6" w14:textId="77777777" w:rsidR="006B07AF" w:rsidDel="00AE566A" w:rsidRDefault="006B07AF" w:rsidP="006B07AF">
      <w:pPr>
        <w:pStyle w:val="NoSpacing"/>
      </w:pPr>
    </w:p>
    <w:p w14:paraId="1FFCF92C" w14:textId="47974AF0"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46EFE27A" w14:textId="56F0082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BD045D2" w14:textId="77777777" w:rsidR="006B07AF" w:rsidRDefault="006B07AF" w:rsidP="006B07AF"/>
    <w:p w14:paraId="001391E3" w14:textId="2B00699A"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09D06A0A" w14:textId="691AF7D5"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6"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6"/>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RNA and protein) are provided in Figure 4-supplemental file 1. As a complementary approach we took the ave</w:t>
      </w:r>
      <w:r>
        <w:t>r</w:t>
      </w:r>
      <w:r>
        <w:t xml:space="preserve">age of all proteins in a </w:t>
      </w:r>
      <w:r w:rsidR="007A6277">
        <w:t>given</w:t>
      </w:r>
      <w:r>
        <w:t xml:space="preserve"> pathway. (E, F) </w:t>
      </w:r>
      <w:r w:rsidR="007A2F06">
        <w:t xml:space="preserve">The average </w:t>
      </w:r>
      <w:r>
        <w:t>protein</w:t>
      </w:r>
      <w:r w:rsidR="007A2F06">
        <w:t xml:space="preserve"> level</w:t>
      </w:r>
      <w:r>
        <w:t>s in the KEGG pat</w:t>
      </w:r>
      <w:r>
        <w:t>h</w:t>
      </w:r>
      <w:r>
        <w:t>way</w:t>
      </w:r>
      <w:r w:rsidR="007A2F06">
        <w:t>, for KEGG pathways</w:t>
      </w:r>
      <w:r>
        <w:t xml:space="preserve"> that are changing significantly. All the other terms showed no si</w:t>
      </w:r>
      <w:r>
        <w:t>g</w:t>
      </w:r>
      <w:r>
        <w:t xml:space="preserve">nificant change. </w:t>
      </w:r>
    </w:p>
    <w:p w14:paraId="1B80BA6F" w14:textId="77777777" w:rsidR="006B07AF" w:rsidRDefault="006B07AF" w:rsidP="006B07AF"/>
    <w:p w14:paraId="347CE951" w14:textId="38819B08"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2 weeks.</w:t>
      </w:r>
    </w:p>
    <w:p w14:paraId="370FAA82" w14:textId="5F255646" w:rsidR="006B07AF" w:rsidRDefault="006B07AF" w:rsidP="006B07AF">
      <w:pPr>
        <w:pStyle w:val="NoSpacing"/>
      </w:pPr>
      <w:r>
        <w:t>Lipid A and phospholipids were extracted from all samples for analysis by negative ion MALDI-TOF and ESI-MS mass spectrometry, respectively, and the 6 hour and 2 week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w:t>
      </w:r>
      <w:proofErr w:type="spellStart"/>
      <w:r>
        <w:t>hr</w:t>
      </w:r>
      <w:proofErr w:type="spellEnd"/>
      <w:r>
        <w:t xml:space="preserve"> sample, lipid A from all samples collected between 3 and 48 h contained one major peak at ~1797 m/z corresponding to wild type, </w:t>
      </w:r>
      <w:proofErr w:type="spellStart"/>
      <w:r>
        <w:t>hexa-acylated</w:t>
      </w:r>
      <w:proofErr w:type="spellEnd"/>
      <w:r>
        <w:t xml:space="preserve"> lipid A. As illustrated on the right by the 2 week sample, the 1 and 2 week (168 and 336 h) time points show</w:t>
      </w:r>
      <w:r w:rsidR="00F9252A">
        <w:t>ed</w:t>
      </w:r>
      <w:r>
        <w:t xml:space="preserve"> the addition of the C</w:t>
      </w:r>
      <w:r w:rsidRPr="0005168B">
        <w:rPr>
          <w:vertAlign w:val="subscript"/>
        </w:rPr>
        <w:t>16</w:t>
      </w:r>
      <w:r>
        <w:t xml:space="preserve"> chain to lipid A. (D) </w:t>
      </w:r>
      <w:proofErr w:type="spellStart"/>
      <w:r>
        <w:t>Phosphat</w:t>
      </w:r>
      <w:r>
        <w:t>i</w:t>
      </w:r>
      <w:r>
        <w:t>dylethanolamine</w:t>
      </w:r>
      <w:proofErr w:type="spellEnd"/>
      <w:r>
        <w:t xml:space="preserve"> (PE) is shown and similar results were also obtained for </w:t>
      </w:r>
      <w:proofErr w:type="spellStart"/>
      <w:r>
        <w:t>phosphatidy</w:t>
      </w:r>
      <w:r>
        <w:t>l</w:t>
      </w:r>
      <w:r>
        <w:t>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2 weeks. Its mass corr</w:t>
      </w:r>
      <w:r>
        <w:t>e</w:t>
      </w:r>
      <w:r>
        <w:t xml:space="preserve">sponds to the </w:t>
      </w:r>
      <w:proofErr w:type="spellStart"/>
      <w:r>
        <w:t>cyclopropanation</w:t>
      </w:r>
      <w:proofErr w:type="spellEnd"/>
      <w:r>
        <w:t xml:space="preserve"> of one unsaturated double bond within a PE molecule co</w:t>
      </w:r>
      <w:r>
        <w:t>n</w:t>
      </w:r>
      <w:r>
        <w:t xml:space="preserve">taining acyl chains totaling 33 carbons distributed between the </w:t>
      </w:r>
      <w:proofErr w:type="gramStart"/>
      <w:r>
        <w:t>two acyl</w:t>
      </w:r>
      <w:proofErr w:type="gramEnd"/>
      <w:r>
        <w:t xml:space="preserve"> chains.</w:t>
      </w:r>
    </w:p>
    <w:p w14:paraId="6F0D0E26" w14:textId="77777777" w:rsidR="006B07AF" w:rsidRDefault="006B07AF" w:rsidP="006B07AF"/>
    <w:p w14:paraId="62E4A83C"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7916FD4E" w14:textId="08581C3E"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howe</w:t>
      </w:r>
      <w:r w:rsidR="009456E1">
        <w:t>v</w:t>
      </w:r>
      <w:r w:rsidR="009456E1">
        <w:t xml:space="preserve">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w:t>
      </w:r>
      <w:r w:rsidRPr="006A38CC">
        <w:t>p</w:t>
      </w:r>
      <w:r w:rsidRPr="006A38CC">
        <w:t>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w:t>
      </w:r>
      <w:r>
        <w:t>n</w:t>
      </w:r>
      <w:r>
        <w:t xml:space="preserve">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w:t>
      </w:r>
      <w:r w:rsidRPr="006A38CC">
        <w:t>e</w:t>
      </w:r>
      <w:r w:rsidRPr="006A38CC">
        <w:t>g</w:t>
      </w:r>
      <w:r w:rsidR="009456E1">
        <w:t>a</w:t>
      </w:r>
      <w:r w:rsidRPr="006A38CC">
        <w:t>n early in stationary phase and slowly increase</w:t>
      </w:r>
      <w:r w:rsidR="009456E1">
        <w:t>d</w:t>
      </w:r>
      <w:r w:rsidRPr="006A38CC">
        <w:t xml:space="preserve"> during the time course </w:t>
      </w:r>
      <w:r>
        <w:t>for up to 2 weeks</w:t>
      </w:r>
      <w:r w:rsidRPr="006A38CC">
        <w:t>. (D) Transcriptional changes (measured by mRNAs) separate</w:t>
      </w:r>
      <w:r w:rsidR="009456E1">
        <w:t>d</w:t>
      </w:r>
      <w:r w:rsidRPr="006A38CC">
        <w:t xml:space="preserve"> into at least two te</w:t>
      </w:r>
      <w:r w:rsidRPr="006A38CC">
        <w:t>m</w:t>
      </w:r>
      <w:r w:rsidRPr="006A38CC">
        <w:t xml:space="preserve">poral </w:t>
      </w:r>
      <w:r>
        <w:t>domains,</w:t>
      </w:r>
      <w:r w:rsidRPr="006A38CC">
        <w:t xml:space="preserve"> before and after entry to stationary phase</w:t>
      </w:r>
      <w:r>
        <w:t>.</w:t>
      </w:r>
      <w:r w:rsidRPr="006A38CC">
        <w:t xml:space="preserve"> </w:t>
      </w:r>
      <w:r>
        <w:t xml:space="preserve">A </w:t>
      </w:r>
      <w:r w:rsidRPr="006A38CC">
        <w:t>possible third region corr</w:t>
      </w:r>
      <w:r w:rsidRPr="006A38CC">
        <w:t>e</w:t>
      </w:r>
      <w:r w:rsidRPr="006A38CC">
        <w:t>spond</w:t>
      </w:r>
      <w:r w:rsidR="009456E1">
        <w:t>ed</w:t>
      </w:r>
      <w:r w:rsidRPr="006A38CC">
        <w:t xml:space="preserve"> to late transcriptional </w:t>
      </w:r>
      <w:r>
        <w:t>changes</w:t>
      </w:r>
      <w:r w:rsidRPr="006A38CC">
        <w:t xml:space="preserve"> </w:t>
      </w:r>
      <w:r>
        <w:t>observed at</w:t>
      </w:r>
      <w:r w:rsidRPr="006A38CC">
        <w:t xml:space="preserve"> 2 week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w:t>
      </w:r>
      <w:r>
        <w:t>e</w:t>
      </w:r>
      <w:r>
        <w:t>grate</w:t>
      </w:r>
      <w:r w:rsidR="009456E1">
        <w:t>d</w:t>
      </w:r>
      <w:r>
        <w:t xml:space="preserve"> their transcript’s response over the entire duration of the experiment. This observ</w:t>
      </w:r>
      <w:r>
        <w:t>a</w:t>
      </w:r>
      <w:r>
        <w:t>tion highlights that differences in post-transcriptional regulation, such as protein degrad</w:t>
      </w:r>
      <w:r>
        <w:t>a</w:t>
      </w:r>
      <w:r>
        <w:t xml:space="preserve">tion, cause differences in regulation between mRNAs and their expressed proteins. </w:t>
      </w:r>
    </w:p>
    <w:p w14:paraId="02008EAE" w14:textId="77777777" w:rsidR="006B07AF" w:rsidRDefault="006B07AF" w:rsidP="006B07AF"/>
    <w:p w14:paraId="6A6E47B4" w14:textId="3740249B" w:rsidR="006B07AF" w:rsidRPr="00A83C91" w:rsidRDefault="006B07AF" w:rsidP="006B07AF">
      <w:pPr>
        <w:rPr>
          <w:b/>
        </w:rPr>
      </w:pPr>
      <w:r>
        <w:rPr>
          <w:b/>
          <w:bCs/>
        </w:rPr>
        <w:t>Figure 1 - supplemental figure 1.</w:t>
      </w:r>
      <w:r>
        <w:t xml:space="preserve"> </w:t>
      </w:r>
      <w:proofErr w:type="spellStart"/>
      <w:r w:rsidRPr="00A83C91">
        <w:rPr>
          <w:b/>
        </w:rPr>
        <w:t>RNAseq</w:t>
      </w:r>
      <w:proofErr w:type="spellEnd"/>
      <w:r w:rsidRPr="00A83C91">
        <w:rPr>
          <w:b/>
        </w:rPr>
        <w:t xml:space="preserve"> and MS experiments </w:t>
      </w:r>
      <w:r w:rsidR="009456E1">
        <w:rPr>
          <w:b/>
        </w:rPr>
        <w:t>we</w:t>
      </w:r>
      <w:r w:rsidRPr="00A83C91">
        <w:rPr>
          <w:b/>
        </w:rPr>
        <w:t>re highly reproducible.</w:t>
      </w:r>
    </w:p>
    <w:p w14:paraId="23C1C1D3"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5B3588AD" w14:textId="77777777" w:rsidR="006B07AF" w:rsidRDefault="006B07AF" w:rsidP="006B07AF"/>
    <w:p w14:paraId="2FC94A90" w14:textId="77777777" w:rsidR="006B07AF" w:rsidRDefault="006B07AF" w:rsidP="006B07AF">
      <w:r>
        <w:rPr>
          <w:b/>
        </w:rPr>
        <w:t>Figure 1 –supplemental figure 2. Flux ratio profiles in long-term glucose growth.</w:t>
      </w:r>
    </w:p>
    <w:p w14:paraId="583E3780" w14:textId="6D4160C2" w:rsidR="006B07AF" w:rsidRDefault="006B07AF" w:rsidP="006B07AF">
      <w:pPr>
        <w:pStyle w:val="NoSpacing"/>
      </w:pPr>
      <w:r>
        <w:t xml:space="preserve">Flux ratios were computed </w:t>
      </w:r>
      <w:r w:rsidR="00774ACF">
        <w:t>via</w:t>
      </w:r>
      <w:r>
        <w:t xml:space="preserve"> </w:t>
      </w:r>
      <w:r w:rsidR="00774ACF">
        <w:t xml:space="preserve">the </w:t>
      </w:r>
      <w:proofErr w:type="spellStart"/>
      <w:r w:rsidR="00774ACF">
        <w:t>F</w:t>
      </w:r>
      <w:r>
        <w:t>iat</w:t>
      </w:r>
      <w:r w:rsidR="00774ACF">
        <w:t>F</w:t>
      </w:r>
      <w:r>
        <w:t>lux</w:t>
      </w:r>
      <w:proofErr w:type="spellEnd"/>
      <w:r>
        <w:t xml:space="preserve"> software from GC-MS derived </w:t>
      </w:r>
      <w:r w:rsidRPr="00BE34B9">
        <w:rPr>
          <w:vertAlign w:val="superscript"/>
        </w:rPr>
        <w:t>13</w:t>
      </w:r>
      <w:r>
        <w:t xml:space="preserve">C constraints. </w:t>
      </w:r>
      <w:r w:rsidR="00774ACF">
        <w:t xml:space="preserve">As </w:t>
      </w:r>
      <w:proofErr w:type="spellStart"/>
      <w:r w:rsidR="00774ACF">
        <w:t>FiatFlux</w:t>
      </w:r>
      <w:proofErr w:type="spellEnd"/>
      <w:r w:rsidR="00774ACF">
        <w:t xml:space="preserve"> considers each time point as an integral from the start of the experiment, this analysis allowed us to determine whether later time points during growth changed the overall central metabolic flux splits that were estimated from earlier time points.</w:t>
      </w:r>
      <w:r>
        <w:t xml:space="preserve">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65E40463" w14:textId="77777777" w:rsidR="006B07AF" w:rsidRDefault="006B07AF" w:rsidP="006B07AF"/>
    <w:p w14:paraId="77893077" w14:textId="0029F4DB" w:rsidR="006B07AF" w:rsidRDefault="006B07AF" w:rsidP="006B07AF">
      <w:r>
        <w:rPr>
          <w:b/>
          <w:bCs/>
        </w:rPr>
        <w:t xml:space="preserve">Figure 2- supplemental figure 1.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651531A6" w14:textId="526DDDE5" w:rsidR="006B07AF" w:rsidRDefault="006B07AF" w:rsidP="006B07AF">
      <w:pPr>
        <w:pStyle w:val="NoSpacing"/>
      </w:pPr>
      <w:r>
        <w:t xml:space="preserve">For each time point the fraction of total RNA reads in the </w:t>
      </w:r>
      <w:proofErr w:type="spellStart"/>
      <w:r>
        <w:t>RNA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791EA736" w14:textId="77777777" w:rsidR="006B07AF" w:rsidRDefault="006B07AF" w:rsidP="006B07AF"/>
    <w:p w14:paraId="2801B0C3" w14:textId="64A32B21" w:rsidR="006B07AF" w:rsidRDefault="006B07AF" w:rsidP="006B07AF">
      <w:pPr>
        <w:rPr>
          <w:b/>
          <w:bCs/>
        </w:rPr>
      </w:pPr>
      <w:r>
        <w:rPr>
          <w:b/>
          <w:bCs/>
        </w:rPr>
        <w:t xml:space="preserve">Figure 2 - supplemental figure 2. </w:t>
      </w:r>
      <w:proofErr w:type="gramStart"/>
      <w:r>
        <w:rPr>
          <w:b/>
          <w:bCs/>
        </w:rPr>
        <w:t xml:space="preserve">Correlations between the absolute abundance between protein and mRNA </w:t>
      </w:r>
      <w:r w:rsidR="00774ACF">
        <w:rPr>
          <w:b/>
          <w:bCs/>
        </w:rPr>
        <w:t>wa</w:t>
      </w:r>
      <w:r>
        <w:rPr>
          <w:b/>
          <w:bCs/>
        </w:rPr>
        <w:t>s</w:t>
      </w:r>
      <w:proofErr w:type="gramEnd"/>
      <w:r>
        <w:rPr>
          <w:b/>
          <w:bCs/>
        </w:rPr>
        <w:t xml:space="preserve"> strongest at 3 hrs.</w:t>
      </w:r>
    </w:p>
    <w:p w14:paraId="63E70347" w14:textId="29A60D44"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30759DD9" w14:textId="77777777" w:rsidR="006B07AF" w:rsidDel="005D77B0" w:rsidRDefault="006B07AF" w:rsidP="006B07AF"/>
    <w:p w14:paraId="2B356C9E" w14:textId="77777777" w:rsidR="006B07AF" w:rsidRDefault="006B07AF" w:rsidP="006B07AF"/>
    <w:p w14:paraId="3B94BA9F" w14:textId="6257BD9F" w:rsidR="006B07AF" w:rsidRDefault="006B07AF" w:rsidP="006B07AF">
      <w:r>
        <w:rPr>
          <w:b/>
        </w:rPr>
        <w:t xml:space="preserve">Figure 4 – supplemental figure 1. Fitting of piecewise continuous curve </w:t>
      </w:r>
      <w:r w:rsidR="00774ACF">
        <w:rPr>
          <w:b/>
        </w:rPr>
        <w:t>wa</w:t>
      </w:r>
      <w:r>
        <w:rPr>
          <w:b/>
        </w:rPr>
        <w:t>s effective when sorting response curves</w:t>
      </w:r>
    </w:p>
    <w:p w14:paraId="53C83BB4" w14:textId="6CE56A1A"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43A74F58" w14:textId="77777777" w:rsidR="006B07AF" w:rsidRDefault="006B07AF" w:rsidP="006B07AF"/>
    <w:p w14:paraId="049BAC7A" w14:textId="77777777" w:rsidR="006B07AF" w:rsidRDefault="006B07AF" w:rsidP="006B07AF">
      <w:r>
        <w:rPr>
          <w:b/>
          <w:bCs/>
        </w:rPr>
        <w:t>Figure 4 - supplemental figure 2. Distributions of time scales found by fitting the piecewise continuous curve, described in the main text, to the mRNA and protein profiles.</w:t>
      </w:r>
      <w:r>
        <w:t xml:space="preserve"> </w:t>
      </w:r>
    </w:p>
    <w:p w14:paraId="63347F10" w14:textId="7DB5410D"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6FFB723C" w14:textId="77777777" w:rsidR="006B07AF" w:rsidRDefault="006B07AF" w:rsidP="006B07AF">
      <w:pPr>
        <w:pStyle w:val="NoSpacing"/>
      </w:pPr>
    </w:p>
    <w:p w14:paraId="1C5A5771" w14:textId="77777777" w:rsidR="006B07AF" w:rsidRDefault="006B07AF" w:rsidP="006B07AF"/>
    <w:p w14:paraId="50D95667" w14:textId="77777777" w:rsidR="006B07AF" w:rsidRDefault="006B07AF" w:rsidP="006B07AF"/>
    <w:p w14:paraId="3CD48AC7" w14:textId="77777777" w:rsidR="006B07AF" w:rsidRDefault="006B07AF" w:rsidP="006B07AF">
      <w:pPr>
        <w:tabs>
          <w:tab w:val="clear" w:pos="720"/>
        </w:tabs>
        <w:suppressAutoHyphens w:val="0"/>
        <w:overflowPunct/>
      </w:pPr>
    </w:p>
    <w:p w14:paraId="7E66F872"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Jeffrey Barrick" w:date="2014-12-09T10:36:00Z" w:initials="JB">
    <w:p w14:paraId="3413FE85" w14:textId="77777777" w:rsidR="00E82279" w:rsidRDefault="00E82279" w:rsidP="009D2AE1">
      <w:pPr>
        <w:pStyle w:val="CommentText"/>
      </w:pPr>
      <w:r>
        <w:rPr>
          <w:rStyle w:val="CommentReference"/>
        </w:rPr>
        <w:annotationRef/>
      </w:r>
      <w:r>
        <w:t>Could be improved with some numbers from Craig on µg amounts used at various steps. I will contact him to get this.</w:t>
      </w:r>
    </w:p>
  </w:comment>
  <w:comment w:id="12" w:author="Jeffrey Barrick" w:date="2014-12-09T10:36:00Z" w:initials="JB">
    <w:p w14:paraId="7E180E9A" w14:textId="77777777" w:rsidR="00E82279" w:rsidRDefault="00E82279" w:rsidP="009D2AE1">
      <w:pPr>
        <w:pStyle w:val="CommentText"/>
      </w:pPr>
      <w:r>
        <w:rPr>
          <w:rStyle w:val="CommentReference"/>
        </w:rPr>
        <w:annotationRef/>
      </w:r>
      <w:r>
        <w:t>Craig esp. check this.</w:t>
      </w:r>
    </w:p>
  </w:comment>
  <w:comment w:id="13" w:author="Jeffrey Barrick" w:date="2014-12-07T15:44:00Z" w:initials="JB">
    <w:p w14:paraId="7C313A3D" w14:textId="7EA9F6EB" w:rsidR="00E82279" w:rsidRDefault="00E82279">
      <w:pPr>
        <w:pStyle w:val="CommentText"/>
      </w:pPr>
      <w:r>
        <w:rPr>
          <w:rStyle w:val="CommentReference"/>
        </w:rPr>
        <w:annotationRef/>
      </w:r>
      <w:r>
        <w:t xml:space="preserve">I don't know much about this, but I think there might be something wrong with the units here. 300 </w:t>
      </w:r>
      <w:proofErr w:type="spellStart"/>
      <w:r>
        <w:t>nanoliters</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BDEEF" w14:textId="77777777" w:rsidR="00E82279" w:rsidRDefault="00E82279">
      <w:r>
        <w:separator/>
      </w:r>
    </w:p>
  </w:endnote>
  <w:endnote w:type="continuationSeparator" w:id="0">
    <w:p w14:paraId="313EAFAB" w14:textId="77777777" w:rsidR="00E82279" w:rsidRDefault="00E82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097E8" w14:textId="77777777" w:rsidR="00E82279" w:rsidRDefault="00E82279">
      <w:r>
        <w:separator/>
      </w:r>
    </w:p>
  </w:footnote>
  <w:footnote w:type="continuationSeparator" w:id="0">
    <w:p w14:paraId="6C3DA1CA" w14:textId="77777777" w:rsidR="00E82279" w:rsidRDefault="00E8227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AE5"/>
    <w:rsid w:val="00091659"/>
    <w:rsid w:val="00092635"/>
    <w:rsid w:val="00094766"/>
    <w:rsid w:val="000A37C7"/>
    <w:rsid w:val="000A786B"/>
    <w:rsid w:val="000C56A7"/>
    <w:rsid w:val="000C5B8A"/>
    <w:rsid w:val="000D1D07"/>
    <w:rsid w:val="000E0140"/>
    <w:rsid w:val="000E0EC9"/>
    <w:rsid w:val="000F36F6"/>
    <w:rsid w:val="000F60BE"/>
    <w:rsid w:val="0010241B"/>
    <w:rsid w:val="00102E0B"/>
    <w:rsid w:val="00102EF0"/>
    <w:rsid w:val="001050B9"/>
    <w:rsid w:val="00112ADD"/>
    <w:rsid w:val="00112FBE"/>
    <w:rsid w:val="001165E3"/>
    <w:rsid w:val="00121B8F"/>
    <w:rsid w:val="00121D82"/>
    <w:rsid w:val="0013323E"/>
    <w:rsid w:val="001357EF"/>
    <w:rsid w:val="00137F2A"/>
    <w:rsid w:val="00140E5E"/>
    <w:rsid w:val="00150045"/>
    <w:rsid w:val="001544BF"/>
    <w:rsid w:val="0016181E"/>
    <w:rsid w:val="00165989"/>
    <w:rsid w:val="001708F3"/>
    <w:rsid w:val="00173D63"/>
    <w:rsid w:val="00194520"/>
    <w:rsid w:val="00196EFC"/>
    <w:rsid w:val="00197405"/>
    <w:rsid w:val="001A491E"/>
    <w:rsid w:val="001A7C5B"/>
    <w:rsid w:val="001B0E3C"/>
    <w:rsid w:val="001B2650"/>
    <w:rsid w:val="001B59E9"/>
    <w:rsid w:val="001D19F5"/>
    <w:rsid w:val="001D71A0"/>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61A9"/>
    <w:rsid w:val="0027677E"/>
    <w:rsid w:val="0027744F"/>
    <w:rsid w:val="002814E7"/>
    <w:rsid w:val="00283417"/>
    <w:rsid w:val="00284445"/>
    <w:rsid w:val="002851EA"/>
    <w:rsid w:val="00293C5E"/>
    <w:rsid w:val="002A3F5B"/>
    <w:rsid w:val="002A7F93"/>
    <w:rsid w:val="002B2B1C"/>
    <w:rsid w:val="002B597F"/>
    <w:rsid w:val="002B617A"/>
    <w:rsid w:val="002C0133"/>
    <w:rsid w:val="002C1CF2"/>
    <w:rsid w:val="002C2FD5"/>
    <w:rsid w:val="002C6F55"/>
    <w:rsid w:val="002D008E"/>
    <w:rsid w:val="002D6CE0"/>
    <w:rsid w:val="002D6CF7"/>
    <w:rsid w:val="002E66DF"/>
    <w:rsid w:val="002F22E7"/>
    <w:rsid w:val="002F3FE9"/>
    <w:rsid w:val="003033CE"/>
    <w:rsid w:val="003039BC"/>
    <w:rsid w:val="0030518B"/>
    <w:rsid w:val="00327C59"/>
    <w:rsid w:val="00330DA0"/>
    <w:rsid w:val="00334145"/>
    <w:rsid w:val="00350F5D"/>
    <w:rsid w:val="00352DE8"/>
    <w:rsid w:val="00362432"/>
    <w:rsid w:val="00366D25"/>
    <w:rsid w:val="0037742C"/>
    <w:rsid w:val="0038655F"/>
    <w:rsid w:val="003A3807"/>
    <w:rsid w:val="003A3EE7"/>
    <w:rsid w:val="003B2373"/>
    <w:rsid w:val="003C0A93"/>
    <w:rsid w:val="003C75CD"/>
    <w:rsid w:val="003C78A7"/>
    <w:rsid w:val="003D7B09"/>
    <w:rsid w:val="003E3B61"/>
    <w:rsid w:val="003F6DD6"/>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623B1"/>
    <w:rsid w:val="004659BE"/>
    <w:rsid w:val="00467D76"/>
    <w:rsid w:val="00472EAA"/>
    <w:rsid w:val="00486DC8"/>
    <w:rsid w:val="004959BA"/>
    <w:rsid w:val="00497A97"/>
    <w:rsid w:val="004A645A"/>
    <w:rsid w:val="004B4F81"/>
    <w:rsid w:val="004B6E74"/>
    <w:rsid w:val="004C4F38"/>
    <w:rsid w:val="004D50CA"/>
    <w:rsid w:val="004D66F0"/>
    <w:rsid w:val="004E30A7"/>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50CF"/>
    <w:rsid w:val="005B2B65"/>
    <w:rsid w:val="005B5095"/>
    <w:rsid w:val="005B6375"/>
    <w:rsid w:val="005C6FDF"/>
    <w:rsid w:val="005C70E6"/>
    <w:rsid w:val="005D60A1"/>
    <w:rsid w:val="005D60AE"/>
    <w:rsid w:val="005D77B0"/>
    <w:rsid w:val="005F2028"/>
    <w:rsid w:val="00602804"/>
    <w:rsid w:val="0060429C"/>
    <w:rsid w:val="00614FB5"/>
    <w:rsid w:val="0061662A"/>
    <w:rsid w:val="00620D74"/>
    <w:rsid w:val="00623B19"/>
    <w:rsid w:val="006255C8"/>
    <w:rsid w:val="0064120B"/>
    <w:rsid w:val="00663637"/>
    <w:rsid w:val="00665D55"/>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F227E"/>
    <w:rsid w:val="007043F0"/>
    <w:rsid w:val="007109F0"/>
    <w:rsid w:val="0071274C"/>
    <w:rsid w:val="00713060"/>
    <w:rsid w:val="00716B55"/>
    <w:rsid w:val="00720479"/>
    <w:rsid w:val="0072092E"/>
    <w:rsid w:val="0073304A"/>
    <w:rsid w:val="00735272"/>
    <w:rsid w:val="00740502"/>
    <w:rsid w:val="007534A3"/>
    <w:rsid w:val="007559BA"/>
    <w:rsid w:val="00766079"/>
    <w:rsid w:val="00774ACF"/>
    <w:rsid w:val="00774C5F"/>
    <w:rsid w:val="007766F5"/>
    <w:rsid w:val="00776862"/>
    <w:rsid w:val="007949CB"/>
    <w:rsid w:val="00795F8F"/>
    <w:rsid w:val="0079687C"/>
    <w:rsid w:val="007A0C7A"/>
    <w:rsid w:val="007A2F06"/>
    <w:rsid w:val="007A6277"/>
    <w:rsid w:val="007B1A52"/>
    <w:rsid w:val="007B5261"/>
    <w:rsid w:val="007C6084"/>
    <w:rsid w:val="007C75B7"/>
    <w:rsid w:val="007E7523"/>
    <w:rsid w:val="007F15B3"/>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325D"/>
    <w:rsid w:val="008D285E"/>
    <w:rsid w:val="008D5C14"/>
    <w:rsid w:val="008E2EF9"/>
    <w:rsid w:val="008F0DD3"/>
    <w:rsid w:val="008F7A61"/>
    <w:rsid w:val="00905520"/>
    <w:rsid w:val="00912B30"/>
    <w:rsid w:val="00916319"/>
    <w:rsid w:val="009228B2"/>
    <w:rsid w:val="0092464D"/>
    <w:rsid w:val="009248CD"/>
    <w:rsid w:val="009301F1"/>
    <w:rsid w:val="0093281E"/>
    <w:rsid w:val="009347BA"/>
    <w:rsid w:val="00935750"/>
    <w:rsid w:val="00937435"/>
    <w:rsid w:val="0094434A"/>
    <w:rsid w:val="009455A4"/>
    <w:rsid w:val="009456E1"/>
    <w:rsid w:val="00946BC4"/>
    <w:rsid w:val="00946D37"/>
    <w:rsid w:val="00947A8C"/>
    <w:rsid w:val="00951964"/>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C1055"/>
    <w:rsid w:val="009C2E15"/>
    <w:rsid w:val="009C2E68"/>
    <w:rsid w:val="009C4950"/>
    <w:rsid w:val="009D2AE1"/>
    <w:rsid w:val="009D7802"/>
    <w:rsid w:val="009F5524"/>
    <w:rsid w:val="00A010B2"/>
    <w:rsid w:val="00A0134A"/>
    <w:rsid w:val="00A04477"/>
    <w:rsid w:val="00A12622"/>
    <w:rsid w:val="00A14C2C"/>
    <w:rsid w:val="00A162EF"/>
    <w:rsid w:val="00A21FA4"/>
    <w:rsid w:val="00A222F1"/>
    <w:rsid w:val="00A228D1"/>
    <w:rsid w:val="00A2316A"/>
    <w:rsid w:val="00A3644C"/>
    <w:rsid w:val="00A42F17"/>
    <w:rsid w:val="00A46335"/>
    <w:rsid w:val="00A507AD"/>
    <w:rsid w:val="00A559B4"/>
    <w:rsid w:val="00A646B6"/>
    <w:rsid w:val="00A6715C"/>
    <w:rsid w:val="00A6757F"/>
    <w:rsid w:val="00A767AA"/>
    <w:rsid w:val="00A83C91"/>
    <w:rsid w:val="00A8595D"/>
    <w:rsid w:val="00A923F5"/>
    <w:rsid w:val="00A93BD4"/>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62195"/>
    <w:rsid w:val="00B6260B"/>
    <w:rsid w:val="00B66E5A"/>
    <w:rsid w:val="00B6756E"/>
    <w:rsid w:val="00B77979"/>
    <w:rsid w:val="00B95052"/>
    <w:rsid w:val="00B9696F"/>
    <w:rsid w:val="00BA4793"/>
    <w:rsid w:val="00BA5B3C"/>
    <w:rsid w:val="00BA7B16"/>
    <w:rsid w:val="00BC006C"/>
    <w:rsid w:val="00BC0A2B"/>
    <w:rsid w:val="00BD032F"/>
    <w:rsid w:val="00BE6C5E"/>
    <w:rsid w:val="00BF2918"/>
    <w:rsid w:val="00C0058A"/>
    <w:rsid w:val="00C15787"/>
    <w:rsid w:val="00C2285A"/>
    <w:rsid w:val="00C31314"/>
    <w:rsid w:val="00C32B41"/>
    <w:rsid w:val="00C33A78"/>
    <w:rsid w:val="00C42F8A"/>
    <w:rsid w:val="00C52641"/>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6967"/>
    <w:rsid w:val="00CC7EC8"/>
    <w:rsid w:val="00CD26DF"/>
    <w:rsid w:val="00CE20C2"/>
    <w:rsid w:val="00CF0834"/>
    <w:rsid w:val="00CF3238"/>
    <w:rsid w:val="00CF3666"/>
    <w:rsid w:val="00CF5C1C"/>
    <w:rsid w:val="00CF75AE"/>
    <w:rsid w:val="00D00135"/>
    <w:rsid w:val="00D075F6"/>
    <w:rsid w:val="00D07D48"/>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83EC1"/>
    <w:rsid w:val="00D85427"/>
    <w:rsid w:val="00D85508"/>
    <w:rsid w:val="00D90EDA"/>
    <w:rsid w:val="00DA5E55"/>
    <w:rsid w:val="00DA6496"/>
    <w:rsid w:val="00DB5A9A"/>
    <w:rsid w:val="00DC06A9"/>
    <w:rsid w:val="00DC17C8"/>
    <w:rsid w:val="00DC6A09"/>
    <w:rsid w:val="00DD2481"/>
    <w:rsid w:val="00DD6EEC"/>
    <w:rsid w:val="00DD6F8A"/>
    <w:rsid w:val="00DF2ED2"/>
    <w:rsid w:val="00DF4F0B"/>
    <w:rsid w:val="00E13F0B"/>
    <w:rsid w:val="00E16B95"/>
    <w:rsid w:val="00E17054"/>
    <w:rsid w:val="00E226E2"/>
    <w:rsid w:val="00E256D4"/>
    <w:rsid w:val="00E35203"/>
    <w:rsid w:val="00E37F9A"/>
    <w:rsid w:val="00E4416B"/>
    <w:rsid w:val="00E5438B"/>
    <w:rsid w:val="00E544E1"/>
    <w:rsid w:val="00E76A3C"/>
    <w:rsid w:val="00E82279"/>
    <w:rsid w:val="00E84157"/>
    <w:rsid w:val="00E849A7"/>
    <w:rsid w:val="00E90962"/>
    <w:rsid w:val="00E97959"/>
    <w:rsid w:val="00EA1AB8"/>
    <w:rsid w:val="00EE230D"/>
    <w:rsid w:val="00EE3948"/>
    <w:rsid w:val="00EE5A43"/>
    <w:rsid w:val="00EF1327"/>
    <w:rsid w:val="00EF389A"/>
    <w:rsid w:val="00EF4FAB"/>
    <w:rsid w:val="00EF5BF6"/>
    <w:rsid w:val="00EF797F"/>
    <w:rsid w:val="00F004FA"/>
    <w:rsid w:val="00F02CAB"/>
    <w:rsid w:val="00F058F7"/>
    <w:rsid w:val="00F06612"/>
    <w:rsid w:val="00F35294"/>
    <w:rsid w:val="00F4499A"/>
    <w:rsid w:val="00F5631D"/>
    <w:rsid w:val="00F634F3"/>
    <w:rsid w:val="00F81A79"/>
    <w:rsid w:val="00F833A6"/>
    <w:rsid w:val="00F9252A"/>
    <w:rsid w:val="00F9295C"/>
    <w:rsid w:val="00F96DFA"/>
    <w:rsid w:val="00F97A95"/>
    <w:rsid w:val="00FA4133"/>
    <w:rsid w:val="00FA4DA4"/>
    <w:rsid w:val="00FA6EAE"/>
    <w:rsid w:val="00FC2496"/>
    <w:rsid w:val="00FC4EB7"/>
    <w:rsid w:val="00FC5936"/>
    <w:rsid w:val="00FC626D"/>
    <w:rsid w:val="00FD03A3"/>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F09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s://github.com/wilkelab/AG3C_sEcoli_RNAseq"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TotalTime>
  <Pages>28</Pages>
  <Words>36480</Words>
  <Characters>207941</Characters>
  <Application>Microsoft Macintosh Word</Application>
  <DocSecurity>0</DocSecurity>
  <Lines>1732</Lines>
  <Paragraphs>48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43934</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22</cp:revision>
  <cp:lastPrinted>2014-11-10T17:35:00Z</cp:lastPrinted>
  <dcterms:created xsi:type="dcterms:W3CDTF">2014-12-08T21:29:00Z</dcterms:created>
  <dcterms:modified xsi:type="dcterms:W3CDTF">2014-12-0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